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724321" w14:textId="77777777" w:rsidR="00A95BD3" w:rsidRPr="00215682" w:rsidRDefault="00A95BD3" w:rsidP="00A95BD3">
      <w:pPr>
        <w:jc w:val="center"/>
        <w:rPr>
          <w:rFonts w:asciiTheme="majorHAnsi" w:hAnsiTheme="majorHAnsi" w:cstheme="majorHAnsi"/>
          <w:b/>
          <w:bCs/>
          <w:sz w:val="28"/>
          <w:szCs w:val="28"/>
        </w:rPr>
      </w:pPr>
      <w:r w:rsidRPr="00215682">
        <w:rPr>
          <w:rFonts w:asciiTheme="majorHAnsi" w:hAnsiTheme="majorHAnsi" w:cstheme="majorHAnsi"/>
          <w:b/>
          <w:bCs/>
          <w:sz w:val="28"/>
          <w:szCs w:val="28"/>
        </w:rPr>
        <w:t>Intuitions Regarding Transferable Predictive Knowledge</w:t>
      </w:r>
    </w:p>
    <w:p w14:paraId="77FF41A5" w14:textId="65EE1009" w:rsidR="00461478" w:rsidRDefault="00A141F9" w:rsidP="009E1612">
      <w:pPr>
        <w:jc w:val="both"/>
      </w:pPr>
      <w:r w:rsidRPr="00A141F9">
        <w:t>Richard Feynman</w:t>
      </w:r>
      <w:r>
        <w:t xml:space="preserve"> once explained most people will find ‘</w:t>
      </w:r>
      <w:r w:rsidRPr="00A141F9">
        <w:t>she went out, slipped on the ice, and broke her hip</w:t>
      </w:r>
      <w:r>
        <w:t xml:space="preserve">’ a reasonable answer to ‘why </w:t>
      </w:r>
      <w:r w:rsidRPr="00A141F9">
        <w:t>Aunt Minnie is in the hospital</w:t>
      </w:r>
      <w:r>
        <w:t>’ question</w:t>
      </w:r>
      <w:r w:rsidRPr="00A141F9">
        <w:t>.</w:t>
      </w:r>
      <w:r>
        <w:t xml:space="preserve"> But for an entity without the knowledge of underlying causal relations like ‘</w:t>
      </w:r>
      <w:r w:rsidRPr="00A141F9">
        <w:t>when you break your hip you go to the hospital</w:t>
      </w:r>
      <w:r>
        <w:t>’, the answer might not make much sense.</w:t>
      </w:r>
    </w:p>
    <w:p w14:paraId="51F8F667" w14:textId="4F59307A" w:rsidR="00461478" w:rsidRDefault="00A141F9" w:rsidP="009E1612">
      <w:pPr>
        <w:jc w:val="both"/>
      </w:pPr>
      <w:r>
        <w:t>Similarly,</w:t>
      </w:r>
      <w:r w:rsidR="00461478">
        <w:t xml:space="preserve"> communication gets tricky for concepts which has no straightforward relation with</w:t>
      </w:r>
      <w:r w:rsidR="00DC5131">
        <w:t xml:space="preserve"> personal motivation</w:t>
      </w:r>
      <w:r w:rsidR="00461478">
        <w:t xml:space="preserve">, or concepts which require understanding of many other underlying concepts that are unknown to </w:t>
      </w:r>
      <w:r w:rsidR="00DC5131">
        <w:t xml:space="preserve">the </w:t>
      </w:r>
      <w:r w:rsidR="009E1612">
        <w:t>receiver</w:t>
      </w:r>
      <w:r w:rsidR="00461478">
        <w:t xml:space="preserve">. If </w:t>
      </w:r>
      <w:r w:rsidR="00DC5131">
        <w:t>I</w:t>
      </w:r>
      <w:r w:rsidR="00461478">
        <w:t xml:space="preserve"> want to teach a student calculus</w:t>
      </w:r>
      <w:r w:rsidR="00DC5131">
        <w:t xml:space="preserve"> from start</w:t>
      </w:r>
      <w:r w:rsidR="00461478">
        <w:t xml:space="preserve">, </w:t>
      </w:r>
      <w:r w:rsidR="00DC5131">
        <w:t>I</w:t>
      </w:r>
      <w:r w:rsidR="00461478">
        <w:t xml:space="preserve"> need to make sure </w:t>
      </w:r>
      <w:r w:rsidR="00DC5131">
        <w:t>she</w:t>
      </w:r>
      <w:r w:rsidR="00461478">
        <w:t xml:space="preserve"> ha</w:t>
      </w:r>
      <w:r w:rsidR="00DC5131">
        <w:t>s</w:t>
      </w:r>
      <w:r w:rsidR="00461478">
        <w:t xml:space="preserve"> a sense that learning calculus can </w:t>
      </w:r>
      <w:r>
        <w:t>result in</w:t>
      </w:r>
      <w:r w:rsidR="00461478">
        <w:t xml:space="preserve"> </w:t>
      </w:r>
      <w:r w:rsidR="00DC5131">
        <w:t>long-term</w:t>
      </w:r>
      <w:r w:rsidR="00461478">
        <w:t xml:space="preserve"> benefits. </w:t>
      </w:r>
      <w:r w:rsidR="00DC5131">
        <w:t>I</w:t>
      </w:r>
      <w:r w:rsidR="00461478">
        <w:t xml:space="preserve"> </w:t>
      </w:r>
      <w:r w:rsidR="00DC5131">
        <w:t xml:space="preserve">also </w:t>
      </w:r>
      <w:r w:rsidR="00461478">
        <w:t xml:space="preserve">need to understand </w:t>
      </w:r>
      <w:r w:rsidR="00DC5131">
        <w:t>her</w:t>
      </w:r>
      <w:r w:rsidR="00461478">
        <w:t xml:space="preserve"> existing knowledge of math, since calculus requires understanding of numbers, slopes, rate of change, area under graph</w:t>
      </w:r>
      <w:r w:rsidR="00B619EA">
        <w:t>, solving equations</w:t>
      </w:r>
      <w:r w:rsidR="00461478">
        <w:t xml:space="preserve"> etc. If </w:t>
      </w:r>
      <w:r w:rsidR="00DC5131">
        <w:t>she is</w:t>
      </w:r>
      <w:r w:rsidR="00B619EA">
        <w:t xml:space="preserve"> motivated, and if </w:t>
      </w:r>
      <w:r w:rsidR="00DC5131">
        <w:t>I</w:t>
      </w:r>
      <w:r w:rsidR="00461478">
        <w:t xml:space="preserve"> exactly know </w:t>
      </w:r>
      <w:r w:rsidR="00DC5131">
        <w:t>her</w:t>
      </w:r>
      <w:r w:rsidR="00461478">
        <w:t xml:space="preserve"> existing </w:t>
      </w:r>
      <w:r w:rsidR="00DC5131">
        <w:t xml:space="preserve">level of </w:t>
      </w:r>
      <w:r w:rsidR="00461478">
        <w:t xml:space="preserve">knowledge, </w:t>
      </w:r>
      <w:r w:rsidR="00DC5131">
        <w:t>I</w:t>
      </w:r>
      <w:r w:rsidR="00461478">
        <w:t xml:space="preserve"> can teach </w:t>
      </w:r>
      <w:r w:rsidR="00DC5131">
        <w:t>her</w:t>
      </w:r>
      <w:r w:rsidR="00461478">
        <w:t xml:space="preserve"> required concepts.</w:t>
      </w:r>
    </w:p>
    <w:p w14:paraId="5CD70ECD" w14:textId="1CE71CDF" w:rsidR="00461478" w:rsidRDefault="00A141F9" w:rsidP="009E1612">
      <w:pPr>
        <w:jc w:val="both"/>
      </w:pPr>
      <w:r>
        <w:t>Similarly, i</w:t>
      </w:r>
      <w:r w:rsidR="00461478">
        <w:t>f we want to transfer</w:t>
      </w:r>
      <w:r w:rsidR="00B619EA">
        <w:t xml:space="preserve"> </w:t>
      </w:r>
      <w:r w:rsidR="00DC5131">
        <w:t>answer</w:t>
      </w:r>
      <w:r w:rsidR="00B619EA">
        <w:t xml:space="preserve"> of a </w:t>
      </w:r>
      <w:r w:rsidR="00DC5131">
        <w:t>question</w:t>
      </w:r>
      <w:r w:rsidR="00B619EA">
        <w:t xml:space="preserve"> through </w:t>
      </w:r>
      <w:r w:rsidR="00461478">
        <w:t xml:space="preserve">predictive knowledge to an artificial agent, </w:t>
      </w:r>
      <w:r w:rsidR="00B619EA">
        <w:t>i</w:t>
      </w:r>
      <w:r w:rsidR="00461478">
        <w:t xml:space="preserve">t is important that the agent has a similar notion of </w:t>
      </w:r>
      <w:r w:rsidR="00B619EA">
        <w:t xml:space="preserve">value regarding the </w:t>
      </w:r>
      <w:r w:rsidR="00DC5131">
        <w:t>question or task</w:t>
      </w:r>
      <w:r w:rsidR="00B619EA">
        <w:t>.</w:t>
      </w:r>
      <w:r w:rsidR="00461478">
        <w:t xml:space="preserve"> </w:t>
      </w:r>
      <w:r w:rsidR="00B619EA">
        <w:t xml:space="preserve">Also, it is important to find out if the agent has necessary background causal knowledge regarding the </w:t>
      </w:r>
      <w:r w:rsidR="00DC5131">
        <w:t>answer</w:t>
      </w:r>
      <w:r>
        <w:t xml:space="preserve"> or task</w:t>
      </w:r>
      <w:r w:rsidR="00DC5131">
        <w:t xml:space="preserve"> –</w:t>
      </w:r>
      <w:r w:rsidR="00B619EA">
        <w:t xml:space="preserve"> </w:t>
      </w:r>
      <w:r w:rsidR="00DC5131">
        <w:t>i</w:t>
      </w:r>
      <w:r w:rsidR="00B619EA">
        <w:t>f</w:t>
      </w:r>
      <w:r w:rsidR="00DC5131">
        <w:t xml:space="preserve"> </w:t>
      </w:r>
      <w:r w:rsidR="00B619EA">
        <w:t>the agent lacks background knowledge</w:t>
      </w:r>
      <w:r w:rsidR="00461478">
        <w:t xml:space="preserve">, </w:t>
      </w:r>
      <w:r w:rsidR="00B619EA">
        <w:t xml:space="preserve">it’ll require </w:t>
      </w:r>
      <w:r w:rsidR="00461478">
        <w:t xml:space="preserve">transfer </w:t>
      </w:r>
      <w:r w:rsidR="00B619EA">
        <w:t xml:space="preserve">of hierarchical </w:t>
      </w:r>
      <w:r w:rsidR="00461478">
        <w:t xml:space="preserve">predictions </w:t>
      </w:r>
      <w:r w:rsidR="00B619EA">
        <w:t xml:space="preserve">that wasn’t a </w:t>
      </w:r>
      <w:r>
        <w:t xml:space="preserve">direct </w:t>
      </w:r>
      <w:r w:rsidR="00B619EA">
        <w:t>part of the question asked in the first place.</w:t>
      </w:r>
    </w:p>
    <w:p w14:paraId="7B93227E" w14:textId="547F5581" w:rsidR="00C11163" w:rsidRDefault="00B619EA" w:rsidP="009E1612">
      <w:pPr>
        <w:jc w:val="both"/>
      </w:pPr>
      <w:r>
        <w:t xml:space="preserve">For such </w:t>
      </w:r>
      <w:r w:rsidR="00DC5131">
        <w:t>transfer</w:t>
      </w:r>
      <w:r w:rsidR="00461478">
        <w:t xml:space="preserve">, the knowledge base of both the sender and receiver needs to be </w:t>
      </w:r>
      <w:r>
        <w:t>compatible</w:t>
      </w:r>
      <w:r w:rsidR="00461478">
        <w:t xml:space="preserve"> </w:t>
      </w:r>
      <w:r>
        <w:t>–</w:t>
      </w:r>
      <w:r w:rsidR="00461478">
        <w:t xml:space="preserve"> </w:t>
      </w:r>
      <w:r>
        <w:t>i</w:t>
      </w:r>
      <w:r w:rsidR="00461478">
        <w:t xml:space="preserve">n a sense that if </w:t>
      </w:r>
      <w:r w:rsidR="00A141F9">
        <w:t>different</w:t>
      </w:r>
      <w:r w:rsidR="00461478">
        <w:t xml:space="preserve"> artificial agents independently developed knowledge base by trying to solve </w:t>
      </w:r>
      <w:r w:rsidR="00A141F9">
        <w:t>a</w:t>
      </w:r>
      <w:r w:rsidR="00461478">
        <w:t xml:space="preserve"> problem, they</w:t>
      </w:r>
      <w:r w:rsidR="00A141F9">
        <w:t>’ll</w:t>
      </w:r>
      <w:r w:rsidR="00461478">
        <w:t xml:space="preserve"> develop </w:t>
      </w:r>
      <w:r w:rsidR="00A141F9">
        <w:t>similar</w:t>
      </w:r>
      <w:r w:rsidR="00461478">
        <w:t xml:space="preserve"> and transferable knowledge. In case they solv</w:t>
      </w:r>
      <w:r w:rsidR="00CE07ED">
        <w:t>e</w:t>
      </w:r>
      <w:r w:rsidR="00461478">
        <w:t xml:space="preserve"> interrelated problems </w:t>
      </w:r>
      <w:r w:rsidR="00DC5131">
        <w:t xml:space="preserve">(e.g. </w:t>
      </w:r>
      <w:r w:rsidR="00461478">
        <w:t>learn</w:t>
      </w:r>
      <w:r>
        <w:t>ing</w:t>
      </w:r>
      <w:r w:rsidR="00461478">
        <w:t xml:space="preserve"> to play racing game and learn</w:t>
      </w:r>
      <w:r>
        <w:t>ing to drive autonomous vehicle</w:t>
      </w:r>
      <w:r w:rsidR="00DC5131">
        <w:t>),</w:t>
      </w:r>
      <w:r w:rsidR="00461478">
        <w:t xml:space="preserve"> </w:t>
      </w:r>
      <w:r w:rsidR="00CE07ED">
        <w:t xml:space="preserve">transferring </w:t>
      </w:r>
      <w:r w:rsidR="00461478">
        <w:t xml:space="preserve">knowledge </w:t>
      </w:r>
      <w:r w:rsidR="00DC5131">
        <w:t>learned from</w:t>
      </w:r>
      <w:r>
        <w:t xml:space="preserve"> one</w:t>
      </w:r>
      <w:r w:rsidR="00DC5131">
        <w:t xml:space="preserve"> task</w:t>
      </w:r>
      <w:r>
        <w:t xml:space="preserve"> should help other.</w:t>
      </w:r>
      <w:r w:rsidR="00C11163">
        <w:t xml:space="preserve"> </w:t>
      </w:r>
      <w:r w:rsidR="00CE07ED">
        <w:t>However, reinforcement learners learn feature as a function of given state-action-reward, and any change to those makes transfer hard, even if the nature of new task is similar.</w:t>
      </w:r>
      <w:r w:rsidR="00F4141A">
        <w:t xml:space="preserve"> Furthermore, artificial agents’ knowledge can be represented using predictions about the future. Predictions can also be used to represent states </w:t>
      </w:r>
      <w:r w:rsidR="00F4141A">
        <w:fldChar w:fldCharType="begin" w:fldLock="1"/>
      </w:r>
      <w:r w:rsidR="00F4141A">
        <w:instrText>ADDIN CSL_CITATION {"citationItems":[{"id":"ITEM-1","itemData":{"ISBN":"0262042088","ISSN":"10495258","abstract":"We show that states of a dynamical system can be usefully represented by multi-step, action-conditional predictions of future observations. State representations that are grounded in data in this way may be easier to learn, generalize better, and be less dependent on accurate prior models than, for example, POMDP state representations. Building on prior work by Jaeger and by Rivest and Schapire, in this paper we compare and contrast a linear specialization of the predictive approach with the state representations used in POMDPs and in k-order Markov models. Ours is the first specific formulation of the predictive idea that includes both stochasticity and actions (controls). We show that any system has a linear predictive state representation with number of predictions no greater than the number of states in its minimal POMDP model.","author":[{"dropping-particle":"","family":"Littman","given":"Michael L.","non-dropping-particle":"","parse-names":false,"suffix":""},{"dropping-particle":"","family":"Sutton","given":"Richard S.","non-dropping-particle":"","parse-names":false,"suffix":""},{"dropping-particle":"","family":"Singh","given":"Satinder","non-dropping-particle":"","parse-names":false,"suffix":""}],"container-title":"Advances in Neural Information Processing Systems","id":"ITEM-1","issued":{"date-parts":[["2002"]]},"title":"Predictive representations of state","type":"article-journal"},"uris":["http://www.mendeley.com/documents/?uuid=c45be411-f37c-47b3-be82-5c1a3c9ae0a5"]}],"mendeley":{"formattedCitation":"(Littman et al., 2002)","plainTextFormattedCitation":"(Littman et al., 2002)","previouslyFormattedCitation":"(Littman et al., 2002)"},"properties":{"noteIndex":0},"schema":"https://github.com/citation-style-language/schema/raw/master/csl-citation.json"}</w:instrText>
      </w:r>
      <w:r w:rsidR="00F4141A">
        <w:fldChar w:fldCharType="separate"/>
      </w:r>
      <w:r w:rsidR="00F4141A" w:rsidRPr="008F4794">
        <w:rPr>
          <w:noProof/>
        </w:rPr>
        <w:t>(Littman et al., 2002)</w:t>
      </w:r>
      <w:r w:rsidR="00F4141A">
        <w:fldChar w:fldCharType="end"/>
      </w:r>
      <w:r w:rsidR="00F4141A">
        <w:t xml:space="preserve">. Predictive knowledge is autonomously verifiable, can be represented by general value functions, which can be learned by reinforcement learning approaches. But predictive knowledge has no public semantics, and is personal and subjective </w:t>
      </w:r>
      <w:r w:rsidR="00F4141A">
        <w:fldChar w:fldCharType="begin" w:fldLock="1"/>
      </w:r>
      <w:r w:rsidR="00F4141A">
        <w:instrText>ADDIN CSL_CITATION {"citationItems":[{"id":"ITEM-1","itemData":{"author":[{"dropping-particle":"","family":"Sutton","given":"Richard S","non-dropping-particle":"","parse-names":false,"suffix":""},{"dropping-particle":"","family":"Rafols","given":"Eddie J","non-dropping-particle":"","parse-names":false,"suffix":""},{"dropping-particle":"","family":"Koop","given":"Anna","non-dropping-particle":"","parse-names":false,"suffix":""}],"id":"ITEM-1","issued":{"date-parts":[["2005"]]},"title":"Temporal Abstraction in TD Networks","type":"article-journal"},"uris":["http://www.mendeley.com/documents/?uuid=ca3e1304-2056-42b3-a047-3092930dded5"]},{"id":"ITEM-2","itemData":{"abstract":"Understanding howan artificial agent may represent, acquire, update, and use large amounts of knowledge has long been an important research challenge in artificial intelligence. The quantity of knowledge, or knowing a lot, may be nicely thought of as making and updat- ing many predictions about many different courses of action. This predictive approach to knowledge ensures the knowledge is grounded in and learned from low-level data generated by an autonomous agent interacting with the world. Because predictive knowledge can be maintained without human intervention, its acquisition can potentially scale with available data and computing resources. The idea that knowledge might be expressed as prediction has been explored by Cunningham (1972), Becker (1973), Drescher (1990), Sutton and Tanner (2005), Rafols (2006), and Sutton (2009, 2012). Other uses of predictions include representing state with predictions (Littman, Sutton &amp;, Singh 2002; Boots et al. 2010) and modeling partially observable domains (Talvitie &amp; Singh 2011). Unfortunately, technical challenges related to numerical instability, divergence under off-policy sampling, and com- putational complexity have limited the applicability and scalability of predictive knowledge acquisition in practice. This thesis explores a newapproach to representing and acquiring predictive knowledge on a robot. The key idea is that value functions, from reinforcement learning, can be used to represent policy-contingent declarative and goal-oriented predictive knowledge. We use recently developed gradient-TD methods that are compatible with off-policy learning and function approximation to explore the practicality of making and updating many predictions in parallel, while the agent interacts with the world from continuous inputs on a robot. The work described here includes both empirical demonstrations of the effectiveness of our new approach and new algorithmic contributions useful for scaling prediction learning. We demonstrate that our value functions are practically learnable and can encode a variety of knowledge with several experiments—including a demonstration of the psychological phenomenon of nexting, learning predictions with refined termination conditions, learn- ing policy-contingent predictions from off-policy samples, and learning procedural goal- directed knowledge—all on two different robot platforms. Our results demonstrate the po- tential scalability of our approach; making and updating thousands o…","author":[{"dropping-particle":"","family":"White","given":"Adam","non-dropping-particle":"","parse-names":false,"suffix":""}],"id":"ITEM-2","issued":{"date-parts":[["2015"]]},"title":"Developing a predictive approach to knowledge","type":"article-journal"},"uris":["http://www.mendeley.com/documents/?uuid=c5a6257a-48de-4759-a5f3-5697618b90a8"]}],"mendeley":{"formattedCitation":"(Sutton et al., 2005; White, 2015)","plainTextFormattedCitation":"(Sutton et al., 2005; White, 2015)","previouslyFormattedCitation":"(Sutton et al., 2005; White, 2015)"},"properties":{"noteIndex":0},"schema":"https://github.com/citation-style-language/schema/raw/master/csl-citation.json"}</w:instrText>
      </w:r>
      <w:r w:rsidR="00F4141A">
        <w:fldChar w:fldCharType="separate"/>
      </w:r>
      <w:r w:rsidR="00F4141A" w:rsidRPr="008F4794">
        <w:rPr>
          <w:noProof/>
        </w:rPr>
        <w:t>(Sutton et al., 2005; White, 2015)</w:t>
      </w:r>
      <w:r w:rsidR="00F4141A">
        <w:fldChar w:fldCharType="end"/>
      </w:r>
      <w:r w:rsidR="00F4141A">
        <w:t>.</w:t>
      </w:r>
    </w:p>
    <w:p w14:paraId="3207C1B1" w14:textId="090E17FC" w:rsidR="002C2767" w:rsidRDefault="00CE07ED" w:rsidP="009E1612">
      <w:pPr>
        <w:jc w:val="both"/>
      </w:pPr>
      <w:r>
        <w:t xml:space="preserve">The </w:t>
      </w:r>
      <w:r w:rsidR="002C2767">
        <w:t xml:space="preserve">focus </w:t>
      </w:r>
      <w:r>
        <w:t xml:space="preserve">of this writeup </w:t>
      </w:r>
      <w:r w:rsidR="002C2767">
        <w:t xml:space="preserve">is discussing design of internal environment of </w:t>
      </w:r>
      <w:r>
        <w:t>different</w:t>
      </w:r>
      <w:r w:rsidR="002C2767">
        <w:t xml:space="preserve"> agent</w:t>
      </w:r>
      <w:r>
        <w:t>s</w:t>
      </w:r>
      <w:r w:rsidR="002C2767">
        <w:t xml:space="preserve"> </w:t>
      </w:r>
      <w:r>
        <w:t>(</w:t>
      </w:r>
      <w:r w:rsidR="002C2767">
        <w:t xml:space="preserve">that computes state, generates rewards based on observation, executes actions given decisions etc. </w:t>
      </w:r>
      <w:r w:rsidR="002C2767">
        <w:fldChar w:fldCharType="begin" w:fldLock="1"/>
      </w:r>
      <w:r w:rsidR="002C2767">
        <w:instrText>ADDIN CSL_CITATION {"citationItems":[{"id":"ITEM-1","itemData":{"DOI":"10.1109/TAMD.2010.2051031","ISBN":"0262195348","ISSN":"1943-0604","abstract":"Psychologists call behavior intrinsically motivated when it is engaged in for its own sake rather than as a step toward solving a specific problem of clear practical value. But what we learn during intrinsically motivated behavior is essential for our development as competent autonomous entities able to efficiently solve a wide range of practical problems as they arise. In this paper we present initial results from a computational study of intrinsically motivated reinforcement learning aimed at allowing artificial agents to construct and extend hierarchies of reusable skills that are needed for competent autonomy.","author":[{"dropping-particle":"","family":"Singh","given":"Satinder","non-dropping-particle":"","parse-names":false,"suffix":""},{"dropping-particle":"","family":"Lewis","given":"Richard L.","non-dropping-particle":"","parse-names":false,"suffix":""},{"dropping-particle":"","family":"Barto","given":"Andrew G.","non-dropping-particle":"","parse-names":false,"suffix":""},{"dropping-particle":"","family":"Sorg","given":"Jonathan","non-dropping-particle":"","parse-names":false,"suffix":""}],"container-title":"IEEE Transactions on Autonomous Mental Development","id":"ITEM-1","issue":"2","issued":{"date-parts":[["2010","6"]]},"page":"70-82","title":"Intrinsically Motivated Reinforcement Learning: An Evolutionary Perspective","type":"article-journal","volume":"2"},"uris":["http://www.mendeley.com/documents/?uuid=0a1f13ad-5017-4e80-8e51-470783c5db36"]}],"mendeley":{"formattedCitation":"(Singh et al., 2010)","plainTextFormattedCitation":"(Singh et al., 2010)","previouslyFormattedCitation":"(Singh et al., 2010)"},"properties":{"noteIndex":0},"schema":"https://github.com/citation-style-language/schema/raw/master/csl-citation.json"}</w:instrText>
      </w:r>
      <w:r w:rsidR="002C2767">
        <w:fldChar w:fldCharType="separate"/>
      </w:r>
      <w:r w:rsidR="002C2767" w:rsidRPr="009E75FE">
        <w:rPr>
          <w:noProof/>
        </w:rPr>
        <w:t>(Singh et al., 2010)</w:t>
      </w:r>
      <w:r w:rsidR="002C2767">
        <w:fldChar w:fldCharType="end"/>
      </w:r>
      <w:r>
        <w:t xml:space="preserve">) so that they can </w:t>
      </w:r>
      <w:r w:rsidR="009E1612">
        <w:t xml:space="preserve">overcome </w:t>
      </w:r>
      <w:r w:rsidR="00F4141A">
        <w:t>some</w:t>
      </w:r>
      <w:r w:rsidR="009E1612">
        <w:t xml:space="preserve"> challenges of </w:t>
      </w:r>
      <w:r>
        <w:t>transferable knowledge.</w:t>
      </w:r>
    </w:p>
    <w:p w14:paraId="0C8A8F6F" w14:textId="77777777" w:rsidR="00815714" w:rsidRDefault="00815714" w:rsidP="00461478"/>
    <w:p w14:paraId="169AAC0B" w14:textId="77777777" w:rsidR="008217F5" w:rsidRDefault="002F4389" w:rsidP="008217F5">
      <w:pPr>
        <w:jc w:val="both"/>
        <w:rPr>
          <w:b/>
          <w:bCs/>
        </w:rPr>
      </w:pPr>
      <w:r>
        <w:rPr>
          <w:b/>
          <w:bCs/>
        </w:rPr>
        <w:t>Problem</w:t>
      </w:r>
      <w:r w:rsidR="000C1AC8">
        <w:rPr>
          <w:b/>
          <w:bCs/>
        </w:rPr>
        <w:t xml:space="preserve"> 1</w:t>
      </w:r>
      <w:r>
        <w:rPr>
          <w:b/>
          <w:bCs/>
        </w:rPr>
        <w:t>: h</w:t>
      </w:r>
      <w:r w:rsidR="00270F24" w:rsidRPr="005501BA">
        <w:rPr>
          <w:b/>
          <w:bCs/>
        </w:rPr>
        <w:t xml:space="preserve">ow to make knowledge relatable if different agents find arbitrary features in </w:t>
      </w:r>
      <w:r w:rsidR="00270F24">
        <w:rPr>
          <w:b/>
          <w:bCs/>
        </w:rPr>
        <w:t>observation</w:t>
      </w:r>
      <w:r w:rsidR="00270F24" w:rsidRPr="005501BA">
        <w:rPr>
          <w:b/>
          <w:bCs/>
        </w:rPr>
        <w:t xml:space="preserve"> data stream to solve the task in hand</w:t>
      </w:r>
      <w:r w:rsidR="00270F24">
        <w:rPr>
          <w:b/>
          <w:bCs/>
        </w:rPr>
        <w:t>:</w:t>
      </w:r>
    </w:p>
    <w:p w14:paraId="4EEFBCC0" w14:textId="7EC64038" w:rsidR="00D028E5" w:rsidRPr="008217F5" w:rsidRDefault="00D028E5" w:rsidP="008217F5">
      <w:pPr>
        <w:jc w:val="both"/>
        <w:rPr>
          <w:b/>
          <w:bCs/>
        </w:rPr>
      </w:pPr>
      <w:r>
        <w:t xml:space="preserve">Firstly, we can consider similar distribution of environments and tasks that’ll be provided to the agent. The environment of a video game simulation differs vastly from the environment of real world, and thus the feature learned in one environment distribution </w:t>
      </w:r>
      <w:r w:rsidR="009E1612">
        <w:t>might not</w:t>
      </w:r>
      <w:r>
        <w:t xml:space="preserve"> help in another. Thus, we can consider similar </w:t>
      </w:r>
      <w:r w:rsidR="009E1612">
        <w:t xml:space="preserve">real-world </w:t>
      </w:r>
      <w:r>
        <w:t xml:space="preserve">environment </w:t>
      </w:r>
      <w:r w:rsidR="009E1612">
        <w:t xml:space="preserve">or real-world simulator </w:t>
      </w:r>
      <w:r>
        <w:t>for all agent to begin with</w:t>
      </w:r>
      <w:r w:rsidR="009E1612">
        <w:t>.</w:t>
      </w:r>
    </w:p>
    <w:p w14:paraId="0E84AD3B" w14:textId="1C5DA962" w:rsidR="008217F5" w:rsidRDefault="00D028E5" w:rsidP="008217F5">
      <w:pPr>
        <w:jc w:val="both"/>
      </w:pPr>
      <w:r>
        <w:lastRenderedPageBreak/>
        <w:t xml:space="preserve">Secondly, </w:t>
      </w:r>
      <w:r w:rsidR="008217F5">
        <w:t xml:space="preserve">a significant human innovation is common language to express and think about reality and fiction. We think of similar ideas and share knowledge with others using common language. The location of certain ideas or words can be traced to  regions of cerebral cortex </w:t>
      </w:r>
      <w:r w:rsidR="008217F5">
        <w:fldChar w:fldCharType="begin" w:fldLock="1"/>
      </w:r>
      <w:r w:rsidR="008217F5">
        <w:instrText>ADDIN CSL_CITATION {"citationItems":[{"id":"ITEM-1","itemData":{"DOI":"10.1038/nature17637","ISSN":"14764687","abstract":"The meaning of language is represented in regions of the cerebral cortex collectively known as the ‘semantic system’. However, little of the semantic system has been mapped comprehensively, and the semantic selectivity of most regions is unknown. Here we systematically map semantic selectivity across the cortex using voxel-wise modelling of functional MRI (fMRI) data collected while subjects listened to hours of narrative stories. We show that the semantic system is organized into intricate patterns that seem to be consistent across individuals. We then use a novel generative model to create a detailed semantic atlas. Our results suggest that most areas within the semantic system represent information about specific semantic domains, or groups of related concepts, and our atlas shows which domains are represented in each area. This study demonstrates that data-driven methods—commonplace in studies of human neuroanatomy and functional connectivity—provide a powerful and efficient means for mapping functional representations in the brain.","author":[{"dropping-particle":"","family":"Huth","given":"Alexander G.","non-dropping-particle":"","parse-names":false,"suffix":""},{"dropping-particle":"","family":"Heer","given":"Wendy A.","non-dropping-particle":"De","parse-names":false,"suffix":""},{"dropping-particle":"","family":"Griffiths","given":"Thomas L.","non-dropping-particle":"","parse-names":false,"suffix":""},{"dropping-particle":"","family":"Theunissen","given":"Frédéric E.","non-dropping-particle":"","parse-names":false,"suffix":""},{"dropping-particle":"","family":"Gallant","given":"Jack L.","non-dropping-particle":"","parse-names":false,"suffix":""}],"container-title":"Nature","id":"ITEM-1","issue":"7600","issued":{"date-parts":[["2016"]]},"page":"453-458","publisher":"Nature Publishing Group","title":"Natural speech reveals the semantic maps that tile human cerebral cortex","type":"article-journal","volume":"532"},"uris":["http://www.mendeley.com/documents/?uuid=941e44df-79af-47b2-a750-5521235741e3"]}],"mendeley":{"formattedCitation":"(Huth et al., 2016)","plainTextFormattedCitation":"(Huth et al., 2016)","previouslyFormattedCitation":"(Huth et al., 2016)"},"properties":{"noteIndex":0},"schema":"https://github.com/citation-style-language/schema/raw/master/csl-citation.json"}</w:instrText>
      </w:r>
      <w:r w:rsidR="008217F5">
        <w:fldChar w:fldCharType="separate"/>
      </w:r>
      <w:r w:rsidR="008217F5" w:rsidRPr="00C25ABB">
        <w:rPr>
          <w:noProof/>
        </w:rPr>
        <w:t>(Huth et al., 2016)</w:t>
      </w:r>
      <w:r w:rsidR="008217F5">
        <w:fldChar w:fldCharType="end"/>
      </w:r>
      <w:r w:rsidR="008217F5" w:rsidRPr="00C25ABB">
        <w:t>.</w:t>
      </w:r>
    </w:p>
    <w:p w14:paraId="2D51FFBA" w14:textId="0BA0F73D" w:rsidR="008217F5" w:rsidRDefault="009E1612" w:rsidP="008217F5">
      <w:pPr>
        <w:jc w:val="both"/>
      </w:pPr>
      <w:r>
        <w:t>W</w:t>
      </w:r>
      <w:r w:rsidR="00270F24">
        <w:t xml:space="preserve">e can consider </w:t>
      </w:r>
      <w:r>
        <w:t xml:space="preserve">similar approach </w:t>
      </w:r>
      <w:r w:rsidR="008217F5">
        <w:t>of expressing observation with same reference. This can be done with h</w:t>
      </w:r>
      <w:r w:rsidR="00270F24">
        <w:t>uman imitating supervised learner</w:t>
      </w:r>
      <w:r w:rsidR="008217F5">
        <w:t xml:space="preserve"> (e.g. semantic segmentation), which</w:t>
      </w:r>
      <w:r w:rsidR="00270F24">
        <w:t xml:space="preserve"> will detect objects or ideas of the environment and represent observation</w:t>
      </w:r>
      <w:r w:rsidR="00D028E5">
        <w:t>s as graph of observed</w:t>
      </w:r>
      <w:r w:rsidR="00270F24">
        <w:t xml:space="preserve"> ideas</w:t>
      </w:r>
      <w:r w:rsidR="008217F5">
        <w:t xml:space="preserve"> and their relations</w:t>
      </w:r>
      <w:r w:rsidR="00270F24">
        <w:t>.</w:t>
      </w:r>
      <w:r w:rsidR="00D028E5">
        <w:t xml:space="preserve"> </w:t>
      </w:r>
      <w:r w:rsidR="008217F5">
        <w:t>Thus, different artificial agents will have a similar low dimensional input of permutations of similar ideas given similar environments – which should lead to better and similar reasoning over those states with increasing training.</w:t>
      </w:r>
      <w:r w:rsidR="005A708B">
        <w:t xml:space="preserve"> However, supervised learning methods should be able to detect both concrete and abstract ideas, and also deconvolute each idea into their component ideas – like the idea of book can break down into paper, knowledge etc. Current semantic segmentation methods focus on 2D vision, but full spectrum 5 senses classifiers including 3D vision should help human imitating learning.</w:t>
      </w:r>
    </w:p>
    <w:p w14:paraId="2B016B6B" w14:textId="5E102B17" w:rsidR="00270F24" w:rsidRDefault="00270F24" w:rsidP="008217F5">
      <w:pPr>
        <w:jc w:val="both"/>
      </w:pPr>
      <w:r>
        <w:t>Relation</w:t>
      </w:r>
      <w:r w:rsidR="00D028E5">
        <w:t>s of ideas in observed state</w:t>
      </w:r>
      <w:r>
        <w:t xml:space="preserve"> can be learned with graph </w:t>
      </w:r>
      <w:r>
        <w:fldChar w:fldCharType="begin" w:fldLock="1"/>
      </w:r>
      <w:r>
        <w:instrText>ADDIN CSL_CITATION {"citationItems":[{"id":"ITEM-1","itemData":{"abstract":"Artificial intelligence (AI) has undergone a renaissance recently, making major progress in key domains such as vision, language, control, and decision-making. This has been due, in part, to cheap data and cheap compute resources, which have fit the natural strengths of deep learning. However, many defining characteristics of human intelligence, which developed under much different pressures, remain out of reach for current approaches. In particular, generalizing beyond one's experiences--a hallmark of human intelligence from infancy--remains a formidable challenge for modern AI. The following is part position paper, part review, and part unification. We argue that combinatorial generalization must be a top priority for AI to achieve human-like abilities, and that structured representations and computations are key to realizing this objective. Just as biology uses nature and nurture cooperatively, we reject the false choice between \"hand-engineering\" and \"end-to-end\" learning, and instead advocate for an approach which benefits from their complementary strengths. We explore how using relational inductive biases within deep learning architectures can facilitate learning about entities, relations, and rules for composing them. We present a new building block for the AI toolkit with a strong relational inductive bias--the graph network--which generalizes and extends various approaches for neural networks that operate on graphs, and provides a straightforward interface for manipulating structured knowledge and producing structured behaviors. We discuss how graph networks can support relational reasoning and combinatorial generalization, laying the foundation for more sophisticated, interpretable, and flexible patterns of reasoning. As a companion to this paper, we have released an open-source software library for building graph networks, with demonstrations of how to use them in practice.","author":[{"dropping-particle":"","family":"Battaglia","given":"Peter W.","non-dropping-particle":"","parse-names":false,"suffix":""},{"dropping-particle":"","family":"Hamrick","given":"Jessica B.","non-dropping-particle":"","parse-names":false,"suffix":""},{"dropping-particle":"","family":"Bapst","given":"Victor","non-dropping-particle":"","parse-names":false,"suffix":""},{"dropping-particle":"","family":"Sanchez-Gonzalez","given":"Alvaro","non-dropping-particle":"","parse-names":false,"suffix":""},{"dropping-particle":"","family":"Zambaldi","given":"Vinicius","non-dropping-particle":"","parse-names":false,"suffix":""},{"dropping-particle":"","family":"Malinowski","given":"Mateusz","non-dropping-particle":"","parse-names":false,"suffix":""},{"dropping-particle":"","family":"Tacchetti","given":"Andrea","non-dropping-particle":"","parse-names":false,"suffix":""},{"dropping-particle":"","family":"Raposo","given":"David","non-dropping-particle":"","parse-names":false,"suffix":""},{"dropping-particle":"","family":"Santoro","given":"Adam","non-dropping-particle":"","parse-names":false,"suffix":""},{"dropping-particle":"","family":"Faulkner","given":"Ryan","non-dropping-particle":"","parse-names":false,"suffix":""},{"dropping-particle":"","family":"Gulcehre","given":"Caglar","non-dropping-particle":"","parse-names":false,"suffix":""},{"dropping-particle":"","family":"Song","given":"Francis","non-dropping-particle":"","parse-names":false,"suffix":""},{"dropping-particle":"","family":"Ballard","given":"Andrew","non-dropping-particle":"","parse-names":false,"suffix":""},{"dropping-particle":"","family":"Gilmer","given":"Justin","non-dropping-particle":"","parse-names":false,"suffix":""},{"dropping-particle":"","family":"Dahl","given":"George","non-dropping-particle":"","parse-names":false,"suffix":""},{"dropping-particle":"","family":"Vaswani","given":"Ashish","non-dropping-particle":"","parse-names":false,"suffix":""},{"dropping-particle":"","family":"Allen","given":"Kelsey","non-dropping-particle":"","parse-names":false,"suffix":""},{"dropping-particle":"","family":"Nash","given":"Charles","non-dropping-particle":"","parse-names":false,"suffix":""},{"dropping-particle":"","family":"Langston","given":"Victoria","non-dropping-particle":"","parse-names":false,"suffix":""},{"dropping-particle":"","family":"Dyer","given":"Chris","non-dropping-particle":"","parse-names":false,"suffix":""},{"dropping-particle":"","family":"Heess","given":"Nicolas","non-dropping-particle":"","parse-names":false,"suffix":""},{"dropping-particle":"","family":"Wierstra","given":"Daan","non-dropping-particle":"","parse-names":false,"suffix":""},{"dropping-particle":"","family":"Kohli","given":"Pushmeet","non-dropping-particle":"","parse-names":false,"suffix":""},{"dropping-particle":"","family":"Botvinick","given":"Matt","non-dropping-particle":"","parse-names":false,"suffix":""},{"dropping-particle":"","family":"Vinyals","given":"Oriol","non-dropping-particle":"","parse-names":false,"suffix":""},{"dropping-particle":"","family":"Li","given":"Yujia","non-dropping-particle":"","parse-names":false,"suffix":""},{"dropping-particle":"","family":"Pascanu","given":"Razvan","non-dropping-particle":"","parse-names":false,"suffix":""}],"id":"ITEM-1","issued":{"date-parts":[["2018"]]},"page":"1-40","title":"Relational inductive biases, deep learning, and graph networks","type":"article-journal"},"uris":["http://www.mendeley.com/documents/?uuid=74882ec4-ad1c-4fc5-96dd-9a3869f0f4df"]}],"mendeley":{"formattedCitation":"(Battaglia et al., 2018)","plainTextFormattedCitation":"(Battaglia et al., 2018)","previouslyFormattedCitation":"(Battaglia et al., 2018)"},"properties":{"noteIndex":0},"schema":"https://github.com/citation-style-language/schema/raw/master/csl-citation.json"}</w:instrText>
      </w:r>
      <w:r>
        <w:fldChar w:fldCharType="separate"/>
      </w:r>
      <w:r>
        <w:rPr>
          <w:noProof/>
        </w:rPr>
        <w:t>(Battaglia et al., 2018)</w:t>
      </w:r>
      <w:r>
        <w:fldChar w:fldCharType="end"/>
      </w:r>
      <w:r w:rsidR="00D028E5">
        <w:t xml:space="preserve">, and </w:t>
      </w:r>
      <w:r>
        <w:t xml:space="preserve">can also be used </w:t>
      </w:r>
      <w:r w:rsidR="00D028E5">
        <w:t>to solve RL tasks</w:t>
      </w:r>
      <w:r>
        <w:t xml:space="preserve"> </w:t>
      </w:r>
      <w:r>
        <w:fldChar w:fldCharType="begin" w:fldLock="1"/>
      </w:r>
      <w:r>
        <w:instrText>ADDIN CSL_CITATION {"citationItems":[{"id":"ITEM-1","itemData":{"abstract":"Learning to cooperate is crucially important in multi-agent environments. The key is to understand the mutual interplay between agents. However, multi-agent environments are highly dynamic, where agents keep moving and their neighbors change quickly. This makes it hard to learn abstract representations of mutual interplay between agents. To tackle these difficulties, we propose graph convolutional reinforcement learning, where graph convolution adapts to the dynamics of the underlying graph of the multi-agent environment, and relation kernels capture the interplay between agents by their relation representations. Latent features produced by convolutional layers from gradually increased receptive fields are exploited to learn cooperation, and cooperation is further improved by temporal relation regularization for consistency. Empirically, we show that our method substantially outperforms existing methods in a variety of cooperative scenarios.","author":[{"dropping-particle":"","family":"Jiang","given":"Jiechuan","non-dropping-particle":"","parse-names":false,"suffix":""},{"dropping-particle":"","family":"Dun","given":"Chen","non-dropping-particle":"","parse-names":false,"suffix":""},{"dropping-particle":"","family":"Huang","given":"Tiejun","non-dropping-particle":"","parse-names":false,"suffix":""},{"dropping-particle":"","family":"Lu","given":"Zongqing","non-dropping-particle":"","parse-names":false,"suffix":""}],"id":"ITEM-1","issued":{"date-parts":[["2018"]]},"page":"1-13","title":"Graph Convolutional Reinforcement Learning","type":"article-journal"},"uris":["http://www.mendeley.com/documents/?uuid=763fa08c-2587-40b9-87aa-403c6855ef1f"]},{"id":"ITEM-2","itemData":{"abstract":"In this work, we study value function approximation in reinforcement learning (RL) problems with high dimensional state or action spaces via a generalized version of representation policy iteration (RPI). We consider the limitations of proto-value functions (PVFs) at accurately approximating the value function in low dimensions and we highlight the importance of features learning for an improved low-dimensional value function approximation. Then, we adopt different representation learning algorithms on graphs to learn the basis functions that best represent the value function. We empirically show that node2vec, an algorithm for scalable feature learning in networks, and Variational Graph Auto-Encoder constantly outperform the commonly used smooth proto-value functions in low-dimensional feature space.","author":[{"dropping-particle":"","family":"Madjiheurem","given":"Sephora","non-dropping-particle":"","parse-names":false,"suffix":""},{"dropping-particle":"","family":"Toni","given":"Laura","non-dropping-particle":"","parse-names":false,"suffix":""}],"container-title":"AISTATS 2019 - 22nd International Conference on Artificial Intelligence and Statistics","id":"ITEM-2","issued":{"date-parts":[["2020"]]},"title":"Representation learning on graphs: A reinforcement learning application","type":"article-journal"},"uris":["http://www.mendeley.com/documents/?uuid=7550ccfc-e40a-44e9-b94c-e7dd5c945418"]}],"mendeley":{"formattedCitation":"(Jiang et al., 2018; Madjiheurem &amp; Toni, 2020)","plainTextFormattedCitation":"(Jiang et al., 2018; Madjiheurem &amp; Toni, 2020)","previouslyFormattedCitation":"(Jiang et al., 2018; Madjiheurem &amp; Toni, 2020)"},"properties":{"noteIndex":0},"schema":"https://github.com/citation-style-language/schema/raw/master/csl-citation.json"}</w:instrText>
      </w:r>
      <w:r>
        <w:fldChar w:fldCharType="separate"/>
      </w:r>
      <w:r w:rsidRPr="009D16C3">
        <w:rPr>
          <w:noProof/>
        </w:rPr>
        <w:t>(Jiang et al., 2018; Madjiheurem &amp; Toni, 2020)</w:t>
      </w:r>
      <w:r>
        <w:fldChar w:fldCharType="end"/>
      </w:r>
      <w:r>
        <w:t>.</w:t>
      </w:r>
    </w:p>
    <w:p w14:paraId="7082B352" w14:textId="19DCFEEC" w:rsidR="00270F24" w:rsidRDefault="002F4389" w:rsidP="00270F24">
      <w:pPr>
        <w:jc w:val="both"/>
      </w:pPr>
      <w:r>
        <w:t xml:space="preserve">Thirdly, the agents should have common action ideas to impact external environment, with possibilities of </w:t>
      </w:r>
      <w:r w:rsidR="008217F5">
        <w:t xml:space="preserve">learning </w:t>
      </w:r>
      <w:r>
        <w:t xml:space="preserve">hierarchical actions. </w:t>
      </w:r>
      <w:r w:rsidR="00270F24">
        <w:t xml:space="preserve">Options framework deals with learning higher level hierarchical decisions that execute many low-level decisions </w:t>
      </w:r>
      <w:r w:rsidR="00270F24">
        <w:fldChar w:fldCharType="begin" w:fldLock="1"/>
      </w:r>
      <w:r w:rsidR="00270F24">
        <w:instrText>ADDIN CSL_CITATION {"citationItems":[{"id":"ITEM-1","itemData":{"author":[{"dropping-particle":"","family":"Sutton","given":"Richard S","non-dropping-particle":"","parse-names":false,"suffix":""},{"dropping-particle":"","family":"Rafols","given":"Eddie J","non-dropping-particle":"","parse-names":false,"suffix":""},{"dropping-particle":"","family":"Koop","given":"Anna","non-dropping-particle":"","parse-names":false,"suffix":""}],"id":"ITEM-1","issued":{"date-parts":[["2005"]]},"title":"Temporal Abstraction in TD Networks","type":"article-journal"},"uris":["http://www.mendeley.com/documents/?uuid=ca3e1304-2056-42b3-a047-3092930dded5"]}],"mendeley":{"formattedCitation":"(Sutton et al., 2005)","plainTextFormattedCitation":"(Sutton et al., 2005)","previouslyFormattedCitation":"(Sutton et al., 2005)"},"properties":{"noteIndex":0},"schema":"https://github.com/citation-style-language/schema/raw/master/csl-citation.json"}</w:instrText>
      </w:r>
      <w:r w:rsidR="00270F24">
        <w:fldChar w:fldCharType="separate"/>
      </w:r>
      <w:r w:rsidR="00270F24">
        <w:rPr>
          <w:noProof/>
        </w:rPr>
        <w:t>(Sutton et al., 2005)</w:t>
      </w:r>
      <w:r w:rsidR="00270F24">
        <w:fldChar w:fldCharType="end"/>
      </w:r>
      <w:r w:rsidR="00270F24">
        <w:t xml:space="preserve">. In case of humans, basic apparent low-level actions (use of hands and feet) can be thought as common. We abstract over or build complex new hierarchical actions over the </w:t>
      </w:r>
      <w:r w:rsidR="008217F5">
        <w:t xml:space="preserve">similar </w:t>
      </w:r>
      <w:r w:rsidR="00270F24">
        <w:t xml:space="preserve">basic </w:t>
      </w:r>
      <w:r w:rsidR="008217F5">
        <w:t>actions</w:t>
      </w:r>
      <w:r w:rsidR="00270F24">
        <w:t xml:space="preserve"> – for example driving includes controlling the steering with hand and idea of movement. Thus, we have shared understanding of ways of impacting our environment. Common basic action ideas make the learned knowledge relatable for human.</w:t>
      </w:r>
    </w:p>
    <w:p w14:paraId="559C4C71" w14:textId="682D797E" w:rsidR="00D028E5" w:rsidRDefault="00D028E5" w:rsidP="00270F24">
      <w:pPr>
        <w:jc w:val="both"/>
      </w:pPr>
      <w:r>
        <w:t>All artificial agents with similar environment, similar supervised observation reference and same basic action ideas should allow the learned features of different agents to be compatible.</w:t>
      </w:r>
    </w:p>
    <w:p w14:paraId="6357B4B8" w14:textId="77777777" w:rsidR="002C2767" w:rsidRDefault="002C2767" w:rsidP="00461478"/>
    <w:p w14:paraId="4A93504C" w14:textId="6F33E926" w:rsidR="004E054B" w:rsidRDefault="002F4389" w:rsidP="00461478">
      <w:pPr>
        <w:rPr>
          <w:b/>
          <w:bCs/>
        </w:rPr>
      </w:pPr>
      <w:r>
        <w:rPr>
          <w:b/>
          <w:bCs/>
        </w:rPr>
        <w:t>Problem</w:t>
      </w:r>
      <w:r w:rsidR="000C1AC8">
        <w:rPr>
          <w:b/>
          <w:bCs/>
        </w:rPr>
        <w:t xml:space="preserve"> 2</w:t>
      </w:r>
      <w:r>
        <w:rPr>
          <w:b/>
          <w:bCs/>
        </w:rPr>
        <w:t>: h</w:t>
      </w:r>
      <w:r w:rsidR="00461478" w:rsidRPr="005501BA">
        <w:rPr>
          <w:b/>
          <w:bCs/>
        </w:rPr>
        <w:t xml:space="preserve">ow can </w:t>
      </w:r>
      <w:r w:rsidR="00DB71C7" w:rsidRPr="005501BA">
        <w:rPr>
          <w:b/>
          <w:bCs/>
        </w:rPr>
        <w:t>artificial agents</w:t>
      </w:r>
      <w:r w:rsidR="00461478" w:rsidRPr="005501BA">
        <w:rPr>
          <w:b/>
          <w:bCs/>
        </w:rPr>
        <w:t xml:space="preserve"> relate </w:t>
      </w:r>
      <w:r w:rsidR="00270F24">
        <w:rPr>
          <w:b/>
          <w:bCs/>
        </w:rPr>
        <w:t xml:space="preserve">value of similar states </w:t>
      </w:r>
      <w:r w:rsidR="00DB71C7" w:rsidRPr="005501BA">
        <w:rPr>
          <w:b/>
          <w:bCs/>
        </w:rPr>
        <w:t>if the extrinsic reward is arbitrary</w:t>
      </w:r>
      <w:r w:rsidR="00C1778B" w:rsidRPr="004E054B">
        <w:rPr>
          <w:b/>
          <w:bCs/>
        </w:rPr>
        <w:t xml:space="preserve"> (e.g. applying different numeric reward for </w:t>
      </w:r>
      <w:r w:rsidR="004E054B" w:rsidRPr="004E054B">
        <w:rPr>
          <w:b/>
          <w:bCs/>
        </w:rPr>
        <w:t>similar</w:t>
      </w:r>
      <w:r w:rsidR="00C1778B" w:rsidRPr="004E054B">
        <w:rPr>
          <w:b/>
          <w:bCs/>
        </w:rPr>
        <w:t xml:space="preserve"> tasks)</w:t>
      </w:r>
      <w:r w:rsidR="005501BA" w:rsidRPr="004E054B">
        <w:rPr>
          <w:b/>
          <w:bCs/>
        </w:rPr>
        <w:t>:</w:t>
      </w:r>
    </w:p>
    <w:p w14:paraId="595673D2" w14:textId="05A3ED8B" w:rsidR="005501BA" w:rsidRDefault="005501BA" w:rsidP="005501BA">
      <w:pPr>
        <w:jc w:val="both"/>
      </w:pPr>
      <w:r>
        <w:t>All human behaviors are for reducing primary deficit or drivers (survival and reproduction needs – hunger, sex, pain avoidance) or reducing learned secondary drivers – which is reinforced by predicting reduction of primary drivers. Animals get motivated to take action to restore balance of internal environment</w:t>
      </w:r>
      <w:r w:rsidR="00B8675B">
        <w:t xml:space="preserve"> (e.g. have food if it’s hungry)</w:t>
      </w:r>
      <w:r>
        <w:t xml:space="preserve"> </w:t>
      </w:r>
      <w:r>
        <w:fldChar w:fldCharType="begin" w:fldLock="1"/>
      </w:r>
      <w:r>
        <w:instrText>ADDIN CSL_CITATION {"citationItems":[{"id":"ITEM-1","itemData":{"DOI":"10.2307/1416955","ISSN":"00029556","abstract":"This book is the beginning of an attempt to sketch a systematic objective theory of the behavior of higher organisms. It is accord- ingly important at the outset to secure a clear notion of the essential nature of systematic theory in science, the relation of theory to other scientific activities, and its general scientific status and importance","author":[{"dropping-particle":"","family":"Skinner","given":"B. F.","non-dropping-particle":"","parse-names":false,"suffix":""},{"dropping-particle":"","family":"Hull","given":"Clark L.","non-dropping-particle":"","parse-names":false,"suffix":""}],"container-title":"The American Journal of Psychology","id":"ITEM-1","issue":"2","issued":{"date-parts":[["1944"]]},"page":"276","title":"Principles of Behavior","type":"article-journal","volume":"57"},"uris":["http://www.mendeley.com/documents/?uuid=1f56e69d-402f-483d-ac09-96c8b106c7c4"]}],"mendeley":{"formattedCitation":"(Skinner &amp; Hull, 1944)","plainTextFormattedCitation":"(Skinner &amp; Hull, 1944)","previouslyFormattedCitation":"(Skinner &amp; Hull, 1944)"},"properties":{"noteIndex":0},"schema":"https://github.com/citation-style-language/schema/raw/master/csl-citation.json"}</w:instrText>
      </w:r>
      <w:r>
        <w:fldChar w:fldCharType="separate"/>
      </w:r>
      <w:r>
        <w:rPr>
          <w:noProof/>
        </w:rPr>
        <w:t>(Skinner &amp; Hull, 1944)</w:t>
      </w:r>
      <w:r>
        <w:fldChar w:fldCharType="end"/>
      </w:r>
      <w:r>
        <w:t>.</w:t>
      </w:r>
      <w:r w:rsidR="004E054B">
        <w:t xml:space="preserve"> </w:t>
      </w:r>
      <w:r>
        <w:t xml:space="preserve">Basis fitness function gives rise to primary, intrinsic and learned rewards. Like direct drivers, intrinsic rewards like curiosity are also inherent, but they don’t directly reduce primary drivers. However, on the long run, they help us gather experiences and skills that increases our chances of primary driver reduction across different scenarios. </w:t>
      </w:r>
      <w:r w:rsidR="00B8675B">
        <w:t xml:space="preserve">Intrinsic motivation attributes are more or less universal not only for humans, but also for other animals, which also indicates the goal of intrinsic motivation is ensuring survival of species. </w:t>
      </w:r>
      <w:r>
        <w:t xml:space="preserve">In fact, all activities that reduce primary drivers can be thought as intrinsically motivated, as all such activities indirectly increases chance of survival </w:t>
      </w:r>
      <w:r>
        <w:fldChar w:fldCharType="begin" w:fldLock="1"/>
      </w:r>
      <w:r>
        <w:instrText>ADDIN CSL_CITATION {"citationItems":[{"id":"ITEM-1","itemData":{"DOI":"10.1109/TAMD.2010.2051031","ISBN":"0262195348","ISSN":"1943-0604","abstract":"Psychologists call behavior intrinsically motivated when it is engaged in for its own sake rather than as a step toward solving a specific problem of clear practical value. But what we learn during intrinsically motivated behavior is essential for our development as competent autonomous entities able to efficiently solve a wide range of practical problems as they arise. In this paper we present initial results from a computational study of intrinsically motivated reinforcement learning aimed at allowing artificial agents to construct and extend hierarchies of reusable skills that are needed for competent autonomy.","author":[{"dropping-particle":"","family":"Singh","given":"Satinder","non-dropping-particle":"","parse-names":false,"suffix":""},{"dropping-particle":"","family":"Lewis","given":"Richard L.","non-dropping-particle":"","parse-names":false,"suffix":""},{"dropping-particle":"","family":"Barto","given":"Andrew G.","non-dropping-particle":"","parse-names":false,"suffix":""},{"dropping-particle":"","family":"Sorg","given":"Jonathan","non-dropping-particle":"","parse-names":false,"suffix":""}],"container-title":"IEEE Transactions on Autonomous Mental Development","id":"ITEM-1","issue":"2","issued":{"date-parts":[["2010","6"]]},"page":"70-82","title":"Intrinsically Motivated Reinforcement Learning: An Evolutionary Perspective","type":"article-journal","volume":"2"},"uris":["http://www.mendeley.com/documents/?uuid=0a1f13ad-5017-4e80-8e51-470783c5db36"]}],"mendeley":{"formattedCitation":"(Singh et al., 2010)","plainTextFormattedCitation":"(Singh et al., 2010)","previouslyFormattedCitation":"(Singh et al., 2010)"},"properties":{"noteIndex":0},"schema":"https://github.com/citation-style-language/schema/raw/master/csl-citation.json"}</w:instrText>
      </w:r>
      <w:r>
        <w:fldChar w:fldCharType="separate"/>
      </w:r>
      <w:r>
        <w:rPr>
          <w:noProof/>
        </w:rPr>
        <w:t>(Singh et al., 2010)</w:t>
      </w:r>
      <w:r>
        <w:fldChar w:fldCharType="end"/>
      </w:r>
      <w:r>
        <w:t>.</w:t>
      </w:r>
    </w:p>
    <w:p w14:paraId="7D36A9EE" w14:textId="77777777" w:rsidR="00B8675B" w:rsidRDefault="00B8675B" w:rsidP="00B8675B">
      <w:pPr>
        <w:jc w:val="both"/>
      </w:pPr>
      <w:r>
        <w:t xml:space="preserve">All human has similar goal of survival, and they act on similar environment with similar constraints and challenges, and they have similar basis actions to impact the environment. Thus, human value similar </w:t>
      </w:r>
      <w:r>
        <w:lastRenderedPageBreak/>
        <w:t>states similarly (states with food are good, states with harm are bad), which ultimately results in similar policy towards survival.</w:t>
      </w:r>
    </w:p>
    <w:p w14:paraId="249D01FE" w14:textId="77777777" w:rsidR="00F4141A" w:rsidRDefault="00B8675B" w:rsidP="00F4141A">
      <w:pPr>
        <w:jc w:val="both"/>
      </w:pPr>
      <w:r>
        <w:t xml:space="preserve">In order for similar valuation of many artificial agents, we can consider human mimicking approach for them. </w:t>
      </w:r>
      <w:r w:rsidR="005501BA">
        <w:t xml:space="preserve">Likes humans, artificial agents can use a single question to </w:t>
      </w:r>
      <w:r w:rsidR="005501BA" w:rsidRPr="0017675E">
        <w:t xml:space="preserve">value every state </w:t>
      </w:r>
      <w:r w:rsidR="005501BA">
        <w:t>–</w:t>
      </w:r>
      <w:r w:rsidR="005501BA" w:rsidRPr="0017675E">
        <w:t xml:space="preserve"> probability of survival from that state. </w:t>
      </w:r>
      <w:r w:rsidR="005501BA">
        <w:t>If there is an optimal value function that accurately predicts the change in chances of survival given any state</w:t>
      </w:r>
      <w:r w:rsidR="00F4141A">
        <w:t>,</w:t>
      </w:r>
      <w:r w:rsidR="005501BA">
        <w:t xml:space="preserve"> task (</w:t>
      </w:r>
      <w:r w:rsidR="000C1AC8">
        <w:t xml:space="preserve">e.g. </w:t>
      </w:r>
      <w:r w:rsidR="005501BA">
        <w:t>food acquisition)</w:t>
      </w:r>
      <w:r w:rsidR="00F4141A">
        <w:t xml:space="preserve"> or hierarchical skill acquisition</w:t>
      </w:r>
      <w:r w:rsidR="005501BA">
        <w:t>, all agents with that intrinsic value function will value related states similarly, which should allow transferable value function.</w:t>
      </w:r>
      <w:r w:rsidR="006521FC">
        <w:t xml:space="preserve"> </w:t>
      </w:r>
      <w:r w:rsidR="00F4141A">
        <w:t xml:space="preserve">If the agent had perfect causal relationship of the world, then just providing the goal of survival would suffice </w:t>
      </w:r>
      <w:r w:rsidR="00F4141A">
        <w:fldChar w:fldCharType="begin" w:fldLock="1"/>
      </w:r>
      <w:r w:rsidR="00F4141A">
        <w:instrText>ADDIN CSL_CITATION {"citationItems":[{"id":"ITEM-1","itemData":{"ISSN":"1555-7561","abstract":"Human utility embodies a number of seemingly irrational aspects. The leading example in this paper is that utilities often depend on the presence of salient unchosen alternatives. Our focus is to understand why an evolutionary process might optimally lead to such seemingly dysfunctional features in our motivations and to derive implications for the nature of our utility functions. KEYWORDS. Evolution, information, internal conflict, self control, temptation, time consistency, utility.","author":[{"dropping-particle":"","family":"Samuelson","given":"Larry","non-dropping-particle":"","parse-names":false,"suffix":""},{"dropping-particle":"","family":"Swinkels","given":"Jeroen","non-dropping-particle":"","parse-names":false,"suffix":""}],"container-title":"Theoretical Economics","id":"ITEM-1","issue":"1","issued":{"date-parts":[["2006"]]},"page":"119-142","title":"Information, evolution and utility","type":"article-journal","volume":"1"},"uris":["http://www.mendeley.com/documents/?uuid=71352813-0a45-47a5-ab19-3950a1719768"]}],"mendeley":{"formattedCitation":"(Samuelson &amp; Swinkels, 2006)","plainTextFormattedCitation":"(Samuelson &amp; Swinkels, 2006)","previouslyFormattedCitation":"(Samuelson &amp; Swinkels, 2006)"},"properties":{"noteIndex":0},"schema":"https://github.com/citation-style-language/schema/raw/master/csl-citation.json"}</w:instrText>
      </w:r>
      <w:r w:rsidR="00F4141A">
        <w:fldChar w:fldCharType="separate"/>
      </w:r>
      <w:r w:rsidR="00F4141A" w:rsidRPr="00253B73">
        <w:rPr>
          <w:noProof/>
        </w:rPr>
        <w:t>(Samuelson &amp; Swinkels, 2006)</w:t>
      </w:r>
      <w:r w:rsidR="00F4141A">
        <w:fldChar w:fldCharType="end"/>
      </w:r>
      <w:r w:rsidR="00F4141A">
        <w:t xml:space="preserve">. But since the agent doesn't have such understanding to start with, we need to design reward functions that reward interim states like eating food, mating or exploration. Inverse reinforcement learning can be used to approximately estimate reward function of a subject from provided trajectories </w:t>
      </w:r>
      <w:r w:rsidR="00F4141A">
        <w:fldChar w:fldCharType="begin" w:fldLock="1"/>
      </w:r>
      <w:r w:rsidR="00F4141A">
        <w:instrText>ADDIN CSL_CITATION {"citationItems":[{"id":"ITEM-1","itemData":{"DOI":"10.1145/1015330.1015430","ISBN":"1581138385","abstract":"We consider learning in a Markov decision process where we are not explicitly given a reward function, but where instead we can observe an expert demonstrating the task that we want to learn to perform. This setting is useful in applications (such as the task of driving) where it may be difficult to write down an explicit reward function specifying exactly how different desiderata should be traded off. We think of the expert as trying to maximize a reward function that is expressible as a linear combination of known features, and give an algorithm for learning the task demonstrated by the expert. Our. algorithm is based on using \"inverse reinforcement learning\" to try to recover the unknown reward function. We show that our algorithm terminates in a small number of iterations, and that even though we may never recover the expert's reward function, the policy output by the algorithm will attain performance close to that of the expert, where here performance is measured with respect to the expert's unknown reward function.","author":[{"dropping-particle":"","family":"Abbeel","given":"Pieter","non-dropping-particle":"","parse-names":false,"suffix":""},{"dropping-particle":"","family":"Ng","given":"Andrew Y.","non-dropping-particle":"","parse-names":false,"suffix":""}],"container-title":"Proceedings, Twenty-First International Conference on Machine Learning, ICML 2004","id":"ITEM-1","issue":"346","issued":{"date-parts":[["2004"]]},"page":"1-8","title":"Apprenticeship learning via inverse reinforcement learning","type":"article-journal"},"uris":["http://www.mendeley.com/documents/?uuid=d94d57f4-d469-48a3-b4d1-5e41e5e50b68"]}],"mendeley":{"formattedCitation":"(Abbeel &amp; Ng, 2004)","plainTextFormattedCitation":"(Abbeel &amp; Ng, 2004)","previouslyFormattedCitation":"(Abbeel &amp; Ng, 2004)"},"properties":{"noteIndex":0},"schema":"https://github.com/citation-style-language/schema/raw/master/csl-citation.json"}</w:instrText>
      </w:r>
      <w:r w:rsidR="00F4141A">
        <w:fldChar w:fldCharType="separate"/>
      </w:r>
      <w:r w:rsidR="00F4141A" w:rsidRPr="00253B73">
        <w:rPr>
          <w:noProof/>
        </w:rPr>
        <w:t>(Abbeel &amp; Ng, 2004)</w:t>
      </w:r>
      <w:r w:rsidR="00F4141A">
        <w:fldChar w:fldCharType="end"/>
      </w:r>
      <w:r w:rsidR="00F4141A">
        <w:t>. It can be used to understand human imitating reward function for diverse scenarios, and apply that reward function to artificial agents.</w:t>
      </w:r>
    </w:p>
    <w:p w14:paraId="5E6EB56B" w14:textId="3662391A" w:rsidR="005501BA" w:rsidRDefault="006521FC" w:rsidP="00F4141A">
      <w:pPr>
        <w:jc w:val="both"/>
      </w:pPr>
      <w:r>
        <w:t>If the internal environment of the agent gives rise to motivation to reduce primary driver, the agent can autonomously update value of world and take actions according to greedy policy to reach states that restores internal environment balance.</w:t>
      </w:r>
    </w:p>
    <w:p w14:paraId="17818A2C" w14:textId="77777777" w:rsidR="006A1C88" w:rsidRDefault="006A1C88" w:rsidP="002558C0">
      <w:pPr>
        <w:spacing w:after="0"/>
        <w:jc w:val="both"/>
        <w:rPr>
          <w:b/>
          <w:bCs/>
        </w:rPr>
      </w:pPr>
    </w:p>
    <w:p w14:paraId="7AE515A9" w14:textId="05A6F1F9" w:rsidR="000C1AC8" w:rsidRDefault="000C1AC8" w:rsidP="002558C0">
      <w:pPr>
        <w:spacing w:after="0"/>
        <w:jc w:val="both"/>
        <w:rPr>
          <w:b/>
          <w:bCs/>
        </w:rPr>
      </w:pPr>
      <w:r>
        <w:rPr>
          <w:b/>
          <w:bCs/>
        </w:rPr>
        <w:t xml:space="preserve">Problem 3: </w:t>
      </w:r>
      <w:r w:rsidR="00461478" w:rsidRPr="002558C0">
        <w:rPr>
          <w:b/>
          <w:bCs/>
        </w:rPr>
        <w:t xml:space="preserve">how to ensure development </w:t>
      </w:r>
      <w:r w:rsidR="005D39B7" w:rsidRPr="002558C0">
        <w:rPr>
          <w:b/>
          <w:bCs/>
        </w:rPr>
        <w:t xml:space="preserve">similar </w:t>
      </w:r>
      <w:r w:rsidR="00461478" w:rsidRPr="002558C0">
        <w:rPr>
          <w:b/>
          <w:bCs/>
        </w:rPr>
        <w:t>causal knowledge structure</w:t>
      </w:r>
      <w:r w:rsidR="00BB790F">
        <w:rPr>
          <w:b/>
          <w:bCs/>
        </w:rPr>
        <w:t>:</w:t>
      </w:r>
    </w:p>
    <w:p w14:paraId="28464DA3" w14:textId="77777777" w:rsidR="00080170" w:rsidRDefault="002558C0" w:rsidP="00F4141A">
      <w:pPr>
        <w:jc w:val="both"/>
      </w:pPr>
      <w:r>
        <w:t>Humans don’t try to solve complex tasks like driving just after birth. We start with basic skills like movement and navigation and slowly learn more complex and hierarchical skills like driving. Even if a human play a racing game for the first time, given s/he knows settings of the game, s/he already has knowledge of movement, constrained time</w:t>
      </w:r>
      <w:r w:rsidR="00080170">
        <w:t>, importance of collision avoidance etc.</w:t>
      </w:r>
    </w:p>
    <w:p w14:paraId="4B60AE06" w14:textId="77777777" w:rsidR="002558C0" w:rsidRDefault="002558C0" w:rsidP="00F4141A">
      <w:pPr>
        <w:jc w:val="both"/>
      </w:pPr>
      <w:r>
        <w:t>When an RL agent tries to solve a complex RL task from scratch, it tries to do so without any understanding of the parts of the problem. It does often allow the agent to find novel solutions to the task, but it also creates problems like sparse reward and requirement of many samples.</w:t>
      </w:r>
    </w:p>
    <w:p w14:paraId="01827CD5" w14:textId="604907AD" w:rsidR="00080170" w:rsidRDefault="002558C0" w:rsidP="00F4141A">
      <w:pPr>
        <w:jc w:val="both"/>
      </w:pPr>
      <w:r>
        <w:t>But if the agent is trained in a bottom up process – solving basic problems before complex ones, not only it should be able to learn good cognitive map and transfer low-level skills to solve the given racing game task more effectively, but it should also be able to solve related tasks like autonomous vehicle simulation with same low-level skills.</w:t>
      </w:r>
      <w:r w:rsidR="00080170" w:rsidRPr="00080170">
        <w:t xml:space="preserve"> </w:t>
      </w:r>
      <w:r w:rsidR="00080170">
        <w:t>In addition, a hierarchical problem might not seem to have any connection with basis goal of survival at first, but bottom up training should help the agent draw the connection.</w:t>
      </w:r>
    </w:p>
    <w:p w14:paraId="16A3C7B1" w14:textId="0B9CC476" w:rsidR="00080170" w:rsidRDefault="00080170" w:rsidP="006A1C88">
      <w:pPr>
        <w:jc w:val="both"/>
      </w:pPr>
      <w:r>
        <w:t xml:space="preserve">TD networks </w:t>
      </w:r>
      <w:r w:rsidR="00F4141A">
        <w:t>can be</w:t>
      </w:r>
      <w:r>
        <w:t xml:space="preserve"> used to build higher level predictions from lower level predictions, hierarchical options are composed of many routine low level decisions </w:t>
      </w:r>
      <w:r>
        <w:fldChar w:fldCharType="begin" w:fldLock="1"/>
      </w:r>
      <w:r>
        <w:instrText>ADDIN CSL_CITATION {"citationItems":[{"id":"ITEM-1","itemData":{"author":[{"dropping-particle":"","family":"Sutton","given":"Richard S","non-dropping-particle":"","parse-names":false,"suffix":""},{"dropping-particle":"","family":"Rafols","given":"Eddie J","non-dropping-particle":"","parse-names":false,"suffix":""},{"dropping-particle":"","family":"Koop","given":"Anna","non-dropping-particle":"","parse-names":false,"suffix":""}],"id":"ITEM-1","issued":{"date-parts":[["2005"]]},"title":"Temporal Abstraction in TD Networks","type":"article-journal"},"uris":["http://www.mendeley.com/documents/?uuid=ca3e1304-2056-42b3-a047-3092930dded5"]}],"mendeley":{"formattedCitation":"(Sutton et al., 2005)","plainTextFormattedCitation":"(Sutton et al., 2005)","previouslyFormattedCitation":"(Sutton et al., 2005)"},"properties":{"noteIndex":0},"schema":"https://github.com/citation-style-language/schema/raw/master/csl-citation.json"}</w:instrText>
      </w:r>
      <w:r>
        <w:fldChar w:fldCharType="separate"/>
      </w:r>
      <w:r>
        <w:rPr>
          <w:noProof/>
        </w:rPr>
        <w:t>(Sutton et al., 2005)</w:t>
      </w:r>
      <w:r>
        <w:fldChar w:fldCharType="end"/>
      </w:r>
      <w:r>
        <w:t>.</w:t>
      </w:r>
    </w:p>
    <w:p w14:paraId="182990BA" w14:textId="77777777" w:rsidR="006A1C88" w:rsidRDefault="006A1C88" w:rsidP="006A1C88">
      <w:pPr>
        <w:jc w:val="both"/>
      </w:pPr>
    </w:p>
    <w:p w14:paraId="2AFB503D" w14:textId="77777777" w:rsidR="00BB790F" w:rsidRDefault="00080170" w:rsidP="005A708B">
      <w:pPr>
        <w:jc w:val="both"/>
        <w:rPr>
          <w:b/>
          <w:bCs/>
        </w:rPr>
      </w:pPr>
      <w:r>
        <w:rPr>
          <w:b/>
          <w:bCs/>
        </w:rPr>
        <w:t>Problem 4:</w:t>
      </w:r>
      <w:r w:rsidR="00461478" w:rsidRPr="002558C0">
        <w:rPr>
          <w:b/>
          <w:bCs/>
        </w:rPr>
        <w:t xml:space="preserve"> how should the agent search for </w:t>
      </w:r>
      <w:r w:rsidR="00F4141A">
        <w:rPr>
          <w:b/>
          <w:bCs/>
        </w:rPr>
        <w:t xml:space="preserve">knowledge of </w:t>
      </w:r>
      <w:r w:rsidR="00461478" w:rsidRPr="002558C0">
        <w:rPr>
          <w:b/>
          <w:bCs/>
        </w:rPr>
        <w:t xml:space="preserve">relatable ideas </w:t>
      </w:r>
      <w:r w:rsidR="00F4141A">
        <w:rPr>
          <w:b/>
          <w:bCs/>
        </w:rPr>
        <w:t xml:space="preserve">given </w:t>
      </w:r>
      <w:r w:rsidR="00461478" w:rsidRPr="002558C0">
        <w:rPr>
          <w:b/>
          <w:bCs/>
        </w:rPr>
        <w:t>observation</w:t>
      </w:r>
      <w:r w:rsidR="002C2767">
        <w:rPr>
          <w:b/>
          <w:bCs/>
        </w:rPr>
        <w:t>:</w:t>
      </w:r>
    </w:p>
    <w:p w14:paraId="2DA85A60" w14:textId="4A013281" w:rsidR="00BF2779" w:rsidRDefault="00BF2779" w:rsidP="005A708B">
      <w:pPr>
        <w:jc w:val="both"/>
      </w:pPr>
      <w:r>
        <w:t xml:space="preserve">Using old experience to solve new task is discussed in RL literature </w:t>
      </w:r>
      <w:r>
        <w:fldChar w:fldCharType="begin" w:fldLock="1"/>
      </w:r>
      <w:r>
        <w:instrText>ADDIN CSL_CITATION {"citationItems":[{"id":"ITEM-1","itemData":{"ISBN":"9781510855144","abstract":"Hierarchical architectures are critical to the scalability of reinforcement learning methods. Most current hierarchical frameworks execute actions serially, with macro-actions comprising sequences of primitive actions. We propose a novel alternative to these control hierarchies based on concurrent execution of many actions in parallel. Our scheme exploits the guaranteed concurrent compositionality provided by the linearly solvable Markov decision process (LMDP) framework, which naturally enables a learning agent to draw on several macro-actions simultaneously to solve new tasks. We introduce the Multitask LMDP module, which maintains a parallel distributed representation of tasks and may be stacked to form deep hierarchies abstracted in space and time.","author":[{"dropping-particle":"","family":"Saxe","given":"Andrew M.","non-dropping-particle":"","parse-names":false,"suffix":""},{"dropping-particle":"","family":"Earle","given":"Adam C.","non-dropping-particle":"","parse-names":false,"suffix":""},{"dropping-particle":"","family":"Rosman","given":"Benjamin","non-dropping-particle":"","parse-names":false,"suffix":""}],"container-title":"34th International Conference on Machine Learning, ICML 2017","id":"ITEM-1","issued":{"date-parts":[["2017"]]},"page":"4616-4629","title":"Hierarchy through composition with multitask LMDPS","type":"article-journal","volume":"6"},"uris":["http://www.mendeley.com/documents/?uuid=c2d1add9-6818-4407-8daa-c2f331c0a0a1"]},{"id":"ITEM-2","itemData":{"author":[{"dropping-particle":"Van","family":"Niekerk","given":"Benjamin","non-dropping-particle":"","parse-names":false,"suffix":""},{"dropping-particle":"","family":"James","given":"Steven","non-dropping-particle":"","parse-names":false,"suffix":""},{"dropping-particle":"","family":"Earle","given":"Adam","non-dropping-particle":"","parse-names":false,"suffix":""},{"dropping-particle":"","family":"Rosman","given":"Benjamin","non-dropping-particle":"","parse-names":false,"suffix":""}],"id":"ITEM-2","issued":{"date-parts":[["2019"]]},"title":"Composing Value Functions in Reinforcement Learning","type":"article-journal"},"uris":["http://www.mendeley.com/documents/?uuid=856ca20a-ee0f-4513-b0c0-bfda30a59a81"]}],"mendeley":{"formattedCitation":"(Niekerk et al., 2019; Saxe et al., 2017)","plainTextFormattedCitation":"(Niekerk et al., 2019; Saxe et al., 2017)","previouslyFormattedCitation":"(Niekerk et al., 2019; Saxe et al., 2017)"},"properties":{"noteIndex":0},"schema":"https://github.com/citation-style-language/schema/raw/master/csl-citation.json"}</w:instrText>
      </w:r>
      <w:r>
        <w:fldChar w:fldCharType="separate"/>
      </w:r>
      <w:r w:rsidRPr="009D16C3">
        <w:rPr>
          <w:noProof/>
        </w:rPr>
        <w:t>(Niekerk et al., 2019; Saxe et al., 2017)</w:t>
      </w:r>
      <w:r>
        <w:fldChar w:fldCharType="end"/>
      </w:r>
      <w:r>
        <w:t>.</w:t>
      </w:r>
    </w:p>
    <w:p w14:paraId="01761AFF" w14:textId="6ED64880" w:rsidR="002558C0" w:rsidRDefault="00BF2779" w:rsidP="005A708B">
      <w:pPr>
        <w:jc w:val="both"/>
      </w:pPr>
      <w:r>
        <w:t>In a new situation,</w:t>
      </w:r>
      <w:r w:rsidR="006521FC">
        <w:t xml:space="preserve"> </w:t>
      </w:r>
      <w:r>
        <w:t>w</w:t>
      </w:r>
      <w:r w:rsidR="002558C0">
        <w:t xml:space="preserve">e usually get a sense of the value of the state from the relationship of </w:t>
      </w:r>
      <w:r>
        <w:t>the ideas of the state (e.g. availability of food, exam next day etc.)</w:t>
      </w:r>
      <w:r w:rsidR="002558C0">
        <w:t xml:space="preserve">. The value of states is often different for different people given internal environment balance (a thirsty person will value water more) or awareness of </w:t>
      </w:r>
      <w:r w:rsidR="002558C0">
        <w:lastRenderedPageBreak/>
        <w:t>complex reward structure (one might not value education if s/he isn't sure about its long-term benefits). But generally, the of states that more directly reduces primary drivers is positively valued.</w:t>
      </w:r>
    </w:p>
    <w:p w14:paraId="2AF64C3B" w14:textId="6D79C90D" w:rsidR="002558C0" w:rsidRDefault="002558C0" w:rsidP="002558C0">
      <w:pPr>
        <w:jc w:val="both"/>
      </w:pPr>
      <w:r>
        <w:t>Similarly, given internal environment balance driven goal (e.g. hungry) and allowed actions, top down supervised breakdown of observation into finite ideas, and representing those ideas as graph should reduce variables and allow artificial agent</w:t>
      </w:r>
      <w:r w:rsidR="00A51798">
        <w:t>s</w:t>
      </w:r>
      <w:r>
        <w:t xml:space="preserve"> to formulate value of state from past histories of similar state ideas with less calculation, and at the same time make the new history relevant for other agents that takes observation input with similar graph representation. We can compare this with ‘Goal directed learning’, where old learnings are used to solve new task.</w:t>
      </w:r>
    </w:p>
    <w:p w14:paraId="2E9FE2BA" w14:textId="77777777" w:rsidR="00BF2779" w:rsidRDefault="00BF2779" w:rsidP="00E702D8">
      <w:pPr>
        <w:jc w:val="both"/>
      </w:pPr>
      <w:r>
        <w:t xml:space="preserve">Since learnings of the different agents are compatible because of their similar environment, observation reference and basis maximizing intrinsic reward function, we can consider a model-based approach where many agents will update a common model of world. This knowledge base can be stored in an external memory, and the agents will have access to it. Use of external memory in machine learning is addressed in literature </w:t>
      </w:r>
      <w:r>
        <w:fldChar w:fldCharType="begin" w:fldLock="1"/>
      </w:r>
      <w:r>
        <w:instrText>ADDIN CSL_CITATION {"citationItems":[{"id":"ITEM-1","itemData":{"DOI":"10.1038/nature20101","ISSN":"14764687","abstract":"Modern computers separate computation and memory. Computation is performed by a processor, which can use an addressable memory to bring operands in and out of play. This confers two important benefits: the use of extensible storage to write new information and the ability to treat the contents of memory as variables. Variables are critical to algorithm generality: to perform the same procedure on one datum or another, an algorithm merely has to change the address it reads from. In contrast to computers, the computational and memory resources of artificial neural networks are mixed together in the network weights and neuron activity. This is a major liability: as the memory demands of a task increase, these networks cannot allocate new storage dynam-ically, nor easily learn algorithms that act independently of the values realized by the task variables. Although recent breakthroughs demonstrate that neural networks are remarkably adept at sensory processing 1 , sequence learning 2,3 and reinforcement learning 4 , cognitive scientists and neuroscientists have argued that neural networks are limited in their ability to represent variables and data structures 5–9 , and to store data over long timescales without interference 10,11 . We aim to combine the advantages of neu-ral and computational processing by providing a neural network with read–write access to external memory. The access is narrowly focused, minimizing interference among memoranda and enabling long-term storage 12,13 . The whole system is differentiable, and can therefore be trained end-to-end with gradient descent, allowing the network to learn how to operate and organize the memory in a goal-directed manner.","author":[{"dropping-particle":"","family":"Graves","given":"Alex","non-dropping-particle":"","parse-names":false,"suffix":""},{"dropping-particle":"","family":"Wayne","given":"Greg","non-dropping-particle":"","parse-names":false,"suffix":""},{"dropping-particle":"","family":"Reynolds","given":"Malcolm","non-dropping-particle":"","parse-names":false,"suffix":""},{"dropping-particle":"","family":"Harley","given":"Tim","non-dropping-particle":"","parse-names":false,"suffix":""},{"dropping-particle":"","family":"Danihelka","given":"Ivo","non-dropping-particle":"","parse-names":false,"suffix":""},{"dropping-particle":"","family":"Grabska-Barwińska","given":"Agnieszka","non-dropping-particle":"","parse-names":false,"suffix":""},{"dropping-particle":"","family":"Colmenarejo","given":"Sergio Gómez","non-dropping-particle":"","parse-names":false,"suffix":""},{"dropping-particle":"","family":"Grefenstette","given":"Edward","non-dropping-particle":"","parse-names":false,"suffix":""},{"dropping-particle":"","family":"Ramalho","given":"Tiago","non-dropping-particle":"","parse-names":false,"suffix":""},{"dropping-particle":"","family":"Agapiou","given":"John","non-dropping-particle":"","parse-names":false,"suffix":""},{"dropping-particle":"","family":"Badia","given":"Adrià Puigdomènech","non-dropping-particle":"","parse-names":false,"suffix":""},{"dropping-particle":"","family":"Hermann","given":"Karl Moritz","non-dropping-particle":"","parse-names":false,"suffix":""},{"dropping-particle":"","family":"Zwols","given":"Yori","non-dropping-particle":"","parse-names":false,"suffix":""},{"dropping-particle":"","family":"Ostrovski","given":"Georg","non-dropping-particle":"","parse-names":false,"suffix":""},{"dropping-particle":"","family":"Cain","given":"Adam","non-dropping-particle":"","parse-names":false,"suffix":""},{"dropping-particle":"","family":"King","given":"Helen","non-dropping-particle":"","parse-names":false,"suffix":""},{"dropping-particle":"","family":"Summerfield","given":"Christopher","non-dropping-particle":"","parse-names":false,"suffix":""},{"dropping-particle":"","family":"Blunsom","given":"Phil","non-dropping-particle":"","parse-names":false,"suffix":""},{"dropping-particle":"","family":"Kavukcuoglu","given":"Koray","non-dropping-particle":"","parse-names":false,"suffix":""},{"dropping-particle":"","family":"Hassabis","given":"Demis","non-dropping-particle":"","parse-names":false,"suffix":""}],"container-title":"Nature","id":"ITEM-1","issue":"7626","issued":{"date-parts":[["2016"]]},"page":"471-476","publisher":"Nature Publishing Group","title":"Hybrid computing using a neural network with dynamic external memory","type":"article-journal","volume":"538"},"uris":["http://www.mendeley.com/documents/?uuid=08bc91cf-e6b9-45e9-a383-e11a9a314840"]}],"mendeley":{"formattedCitation":"(Graves et al., 2016)","plainTextFormattedCitation":"(Graves et al., 2016)","previouslyFormattedCitation":"(Graves et al., 2016)"},"properties":{"noteIndex":0},"schema":"https://github.com/citation-style-language/schema/raw/master/csl-citation.json"}</w:instrText>
      </w:r>
      <w:r>
        <w:fldChar w:fldCharType="separate"/>
      </w:r>
      <w:r w:rsidRPr="0017675E">
        <w:rPr>
          <w:noProof/>
        </w:rPr>
        <w:t>(Graves et al., 2016)</w:t>
      </w:r>
      <w:r>
        <w:fldChar w:fldCharType="end"/>
      </w:r>
      <w:r>
        <w:t>.</w:t>
      </w:r>
    </w:p>
    <w:p w14:paraId="46C9C8D8" w14:textId="77777777" w:rsidR="00BF2779" w:rsidRDefault="00BF2779" w:rsidP="00BF2779">
      <w:pPr>
        <w:spacing w:after="0"/>
        <w:jc w:val="both"/>
      </w:pPr>
      <w:r>
        <w:t>As supervised semantic segmentation is used to predict ideas in the observation, learnings against such ideas can be searched in the predictive knowledge base. M</w:t>
      </w:r>
      <w:r w:rsidRPr="006501CD">
        <w:t xml:space="preserve">odel-based search </w:t>
      </w:r>
      <w:r>
        <w:t xml:space="preserve">and planning </w:t>
      </w:r>
      <w:r w:rsidRPr="006501CD">
        <w:t>methods like Monte Carlo Tree Search can be applied to find related experience in the</w:t>
      </w:r>
      <w:r>
        <w:t xml:space="preserve"> model or knowledge base, and the knowledge can be used as inductive bias for solving the new task.</w:t>
      </w:r>
      <w:r w:rsidRPr="006521FC">
        <w:t xml:space="preserve"> </w:t>
      </w:r>
      <w:r>
        <w:t>If the agent’s learnings are similarly transferable, it can be used to update the knowledge base.</w:t>
      </w:r>
    </w:p>
    <w:p w14:paraId="72B8593C" w14:textId="44DEEA26" w:rsidR="002558C0" w:rsidRDefault="002558C0" w:rsidP="002558C0"/>
    <w:p w14:paraId="55FC0627" w14:textId="77777777" w:rsidR="002558C0" w:rsidRPr="00815714" w:rsidRDefault="002558C0" w:rsidP="002558C0">
      <w:pPr>
        <w:rPr>
          <w:rFonts w:cstheme="minorHAnsi"/>
          <w:u w:val="single"/>
        </w:rPr>
      </w:pPr>
      <w:r w:rsidRPr="00815714">
        <w:rPr>
          <w:rFonts w:cstheme="minorHAnsi"/>
          <w:b/>
          <w:bCs/>
        </w:rPr>
        <w:t>Type of approaches</w:t>
      </w:r>
    </w:p>
    <w:p w14:paraId="4084E421" w14:textId="77777777" w:rsidR="002558C0" w:rsidRDefault="002558C0" w:rsidP="002558C0">
      <w:pPr>
        <w:jc w:val="both"/>
      </w:pPr>
      <w:r>
        <w:t>Depending on the internal environment design, we can think of human imitating or natural reinforcement learner. As described earlier, human imitating transferable knowledge can be possible if knowledge is gathered with reference to human imitating external and internal environment – reward function, basis actions and observation reference, learning process etc.</w:t>
      </w:r>
    </w:p>
    <w:p w14:paraId="56D266CA" w14:textId="77777777" w:rsidR="002558C0" w:rsidRDefault="002558C0" w:rsidP="002558C0">
      <w:pPr>
        <w:jc w:val="both"/>
      </w:pPr>
      <w:r>
        <w:t>Human imitating environments is necessary where the artificial agents can act and learn. Designing such environment can be challenging. Artificial systems can learn from interactions in the real world (with similar impact and feedback on the environment as humans). In future, it might also be possible to directly access the histories of human brain to train artificial agents.</w:t>
      </w:r>
    </w:p>
    <w:p w14:paraId="60BE43B3" w14:textId="77777777" w:rsidR="002558C0" w:rsidRDefault="002558C0" w:rsidP="002558C0">
      <w:pPr>
        <w:jc w:val="both"/>
      </w:pPr>
      <w:r>
        <w:t>One of the motivations of the study of machine learning was to allow artificial systems to learn the rules for solving a problem instead of hand designing them ourselves. But human imitating intelligence will require hand designed reward function, environment, observation reference etc. Instead, we can think of new kind of problem solution skills that won’t require significant human input.</w:t>
      </w:r>
    </w:p>
    <w:p w14:paraId="7E380E94" w14:textId="77777777" w:rsidR="002558C0" w:rsidRDefault="002558C0" w:rsidP="002558C0">
      <w:pPr>
        <w:jc w:val="both"/>
      </w:pPr>
      <w:r>
        <w:t xml:space="preserve">We can initiate agents that can learn transferable knowledge in a constrained environment that is not human imitating. Like an environment with increasing entropy, while the goal of artificial agents will be to minimize entropy with competition for constrained resources. Thus, the agents will have more reward if they can reduce more entropy with less resources. Human intelligence is nothing but the best approach to solve problem of human survival, and problem of artificial survival can give rise to different kind of intelligence. </w:t>
      </w:r>
    </w:p>
    <w:p w14:paraId="47943AD4" w14:textId="77777777" w:rsidR="002558C0" w:rsidRPr="00EF58AD" w:rsidRDefault="002558C0" w:rsidP="002558C0">
      <w:pPr>
        <w:jc w:val="both"/>
        <w:rPr>
          <w:rFonts w:ascii="Calibri" w:eastAsia="Calibri" w:hAnsi="Calibri" w:cs="Times New Roman"/>
        </w:rPr>
      </w:pPr>
      <w:r w:rsidRPr="005C07B7">
        <w:lastRenderedPageBreak/>
        <w:t>For allowing transferable knowledge, the agents can have</w:t>
      </w:r>
      <w:r>
        <w:t xml:space="preserve"> a common</w:t>
      </w:r>
      <w:r w:rsidRPr="005C07B7">
        <w:t xml:space="preserve"> unsupervised representation learner</w:t>
      </w:r>
      <w:r>
        <w:t xml:space="preserve">. </w:t>
      </w:r>
      <w:r>
        <w:rPr>
          <w:rFonts w:ascii="Calibri" w:eastAsia="Calibri" w:hAnsi="Calibri" w:cs="Times New Roman"/>
        </w:rPr>
        <w:t>U</w:t>
      </w:r>
      <w:r w:rsidRPr="00EF58AD">
        <w:rPr>
          <w:rFonts w:ascii="Calibri" w:eastAsia="Calibri" w:hAnsi="Calibri" w:cs="Times New Roman"/>
        </w:rPr>
        <w:t>nsupervised representation learning for a number of related tasks</w:t>
      </w:r>
      <w:r>
        <w:rPr>
          <w:rFonts w:ascii="Calibri" w:eastAsia="Calibri" w:hAnsi="Calibri" w:cs="Times New Roman"/>
        </w:rPr>
        <w:t xml:space="preserve"> </w:t>
      </w:r>
      <w:r w:rsidRPr="00EF58AD">
        <w:rPr>
          <w:rFonts w:ascii="Calibri" w:eastAsia="Calibri" w:hAnsi="Calibri" w:cs="Times New Roman"/>
        </w:rPr>
        <w:fldChar w:fldCharType="begin" w:fldLock="1"/>
      </w:r>
      <w:r w:rsidRPr="00EF58AD">
        <w:rPr>
          <w:rFonts w:ascii="Calibri" w:eastAsia="Calibri" w:hAnsi="Calibri" w:cs="Times New Roman"/>
        </w:rPr>
        <w:instrText>ADDIN CSL_CITATION {"citationItems":[{"id":"ITEM-1","itemData":{"ISBN":"9781510867963","abstract":"In this work we aim to solve a large collection of tasks using a single reinforcement learning agent with a single set of parameters. A key challenge is to handle the increased amount of data and ex- ; tended training time. We have developed a new distributed agent IMPALA (Importance Weighted Actor-Learner Architecture) that not only uses j resources more efficiently in single-machine train- ' ing but also scales to thousands of machines with- ; out sacrificing data efficiency or resource utilisation. We achieve stable learning at high through- ' put by combining decoupled acting and learning with a novel off-policy correction method called V-trace. We demonstrate the effectiveness of IMPALA for multi-task reinforcement learning on • DMLab-30 (a set of 30 tasks from the DeepMind Lab environment (Beattie et al., 2016)) and Atari- 57 (all available Atari games in Arcade Learning Environment (Bellemare et al., 2013a)). Our results show that IMPALA is able to achieve better ; performance than previous agents with less data, and crucially exhibits positive transfer between tasks as a result of its multi-task approach.","author":[{"dropping-particle":"","family":"Espeholt","given":"Lasse","non-dropping-particle":"","parse-names":false,"suffix":""},{"dropping-particle":"","family":"Soyer","given":"Hubert","non-dropping-particle":"","parse-names":false,"suffix":""},{"dropping-particle":"","family":"Munos","given":"Remi","non-dropping-particle":"","parse-names":false,"suffix":""},{"dropping-particle":"","family":"Simonyan","given":"Karen","non-dropping-particle":"","parse-names":false,"suffix":""},{"dropping-particle":"","family":"Mnih","given":"Volodymyr","non-dropping-particle":"","parse-names":false,"suffix":""},{"dropping-particle":"","family":"Ward","given":"Tom","non-dropping-particle":"","parse-names":false,"suffix":""},{"dropping-particle":"","family":"Yotam","given":"Boron","non-dropping-particle":"","parse-names":false,"suffix":""},{"dropping-particle":"","family":"Vlad","given":"Firoiu","non-dropping-particle":"","parse-names":false,"suffix":""},{"dropping-particle":"","family":"Tim","given":"Harley","non-dropping-particle":"","parse-names":false,"suffix":""},{"dropping-particle":"","family":"Dunning","given":"Iain","non-dropping-particle":"","parse-names":false,"suffix":""},{"dropping-particle":"","family":"Legg","given":"Shane","non-dropping-particle":"","parse-names":false,"suffix":""},{"dropping-particle":"","family":"Kavukcuoglu","given":"Koray","non-dropping-particle":"","parse-names":false,"suffix":""}],"container-title":"35th International Conference on Machine Learning, ICML 2018","id":"ITEM-1","issued":{"date-parts":[["2018"]]},"title":"IMPALA: Scalable Distributed Deep-RL with Importance Weighted Actor-Learner Architectures","type":"paper-conference"},"uris":["http://www.mendeley.com/documents/?uuid=36e36138-927a-4f3b-a1b5-356da497acd3"]}],"mendeley":{"formattedCitation":"(Espeholt et al., 2018)","plainTextFormattedCitation":"(Espeholt et al., 2018)","previouslyFormattedCitation":"(Espeholt et al., 2018)"},"properties":{"noteIndex":0},"schema":"https://github.com/citation-style-language/schema/raw/master/csl-citation.json"}</w:instrText>
      </w:r>
      <w:r w:rsidRPr="00EF58AD">
        <w:rPr>
          <w:rFonts w:ascii="Calibri" w:eastAsia="Calibri" w:hAnsi="Calibri" w:cs="Times New Roman"/>
        </w:rPr>
        <w:fldChar w:fldCharType="separate"/>
      </w:r>
      <w:r w:rsidRPr="00EF58AD">
        <w:rPr>
          <w:rFonts w:ascii="Calibri" w:eastAsia="Calibri" w:hAnsi="Calibri" w:cs="Times New Roman"/>
          <w:noProof/>
        </w:rPr>
        <w:t>(Espeholt et al., 2018)</w:t>
      </w:r>
      <w:r w:rsidRPr="00EF58AD">
        <w:rPr>
          <w:rFonts w:ascii="Calibri" w:eastAsia="Calibri" w:hAnsi="Calibri" w:cs="Times New Roman"/>
        </w:rPr>
        <w:fldChar w:fldCharType="end"/>
      </w:r>
      <w:r>
        <w:rPr>
          <w:rFonts w:ascii="Calibri" w:eastAsia="Calibri" w:hAnsi="Calibri" w:cs="Times New Roman"/>
        </w:rPr>
        <w:t xml:space="preserve">, and unsupervised object segmented observation input </w:t>
      </w:r>
      <w:r w:rsidRPr="00EF58AD">
        <w:rPr>
          <w:rFonts w:ascii="Calibri" w:eastAsia="Calibri" w:hAnsi="Calibri" w:cs="Times New Roman"/>
        </w:rPr>
        <w:fldChar w:fldCharType="begin" w:fldLock="1"/>
      </w:r>
      <w:r w:rsidRPr="00EF58AD">
        <w:rPr>
          <w:rFonts w:ascii="Calibri" w:eastAsia="Calibri" w:hAnsi="Calibri" w:cs="Times New Roman"/>
        </w:rPr>
        <w:instrText>ADDIN CSL_CITATION {"citationItems":[{"id":"ITEM-1","itemData":{"abstract":"Data efficiency and robustness to task-irrelevant perturbations are long-standing challenges for deep reinforcement learning algorithms. Here we introduce a modular approach to addressing these challenges in a continuous control environment, without using hand-crafted or supervised information. Our Curious Object-Based seaRch Agent (COBRA) uses task-free intrinsically motivated exploration and unsupervised learning to build object-based models of its environment and action space. Subsequently, it can learn a variety of tasks through model-based search in very few steps and excel on structured hold-out tests of policy robustness.","author":[{"dropping-particle":"","family":"Watters","given":"Nicholas","non-dropping-particle":"","parse-names":false,"suffix":""},{"dropping-particle":"","family":"Matthey","given":"Loic","non-dropping-particle":"","parse-names":false,"suffix":""},{"dropping-particle":"","family":"Bosnjak","given":"Matko","non-dropping-particle":"","parse-names":false,"suffix":""},{"dropping-particle":"","family":"Burgess","given":"Christopher P.","non-dropping-particle":"","parse-names":false,"suffix":""},{"dropping-particle":"","family":"Lerchner","given":"Alexander","non-dropping-particle":"","parse-names":false,"suffix":""}],"id":"ITEM-1","issued":{"date-parts":[["2019"]]},"page":"1-24","title":"COBRA: Data-Efficient Model-Based RL through Unsupervised Object Discovery and Curiosity-Driven Exploration","type":"article-journal"},"uris":["http://www.mendeley.com/documents/?uuid=86139150-1436-48b4-851c-8a8e79dae794"]},{"id":"ITEM-2","itemData":{"author":[{"dropping-particle":"","family":"Greff","given":"Klaus","non-dropping-particle":"","parse-names":false,"suffix":""},{"dropping-particle":"","family":"Lopez","given":"Raphaël","non-dropping-particle":"","parse-names":false,"suffix":""},{"dropping-particle":"","family":"Rishabh","given":"Kaufman","non-dropping-particle":"","parse-names":false,"suffix":""},{"dropping-particle":"","family":"Nick","given":"Kabra","non-dropping-particle":"","parse-names":false,"suffix":""},{"dropping-particle":"","family":"Chris","given":"Watters","non-dropping-particle":"","parse-names":false,"suffix":""},{"dropping-particle":"","family":"Daniel","given":"Burgess","non-dropping-particle":"","parse-names":false,"suffix":""},{"dropping-particle":"","family":"Matthey","given":"Loic","non-dropping-particle":"","parse-names":false,"suffix":""},{"dropping-particle":"","family":"Botvinick","given":"Matthew","non-dropping-particle":"","parse-names":false,"suffix":""},{"dropping-particle":"","family":"Lerchner","given":"Alexander","non-dropping-particle":"","parse-names":false,"suffix":""}],"id":"ITEM-2","issued":{"date-parts":[["2019"]]},"title":"Multi-Object Representation Learning with Iterative Variational Inference","type":"article-journal"},"uris":["http://www.mendeley.com/documents/?uuid=bd254430-633f-4f89-bbb9-ce0c486d4def"]},{"id":"ITEM-3","itemData":{"abstract":"The ability to decompose scenes in terms of abstract building blocks is crucial for general intelligence. Where those basic building blocks share meaningful properties, interactions and other regularities across scenes, such decompositions can simplify reasoning and facilitate imagination of novel scenarios. In particular, representing perceptual observations in terms of entities should improve data efficiency and transfer performance on a wide range of tasks. Thus we need models capable of discovering useful decompositions of scenes by identifying units with such regularities and representing them in a common format. To address this problem, we have developed the Multi-Object Network (MONet). In this model, a VAE is trained end-to-end together with a recurrent attention network -- in a purely unsupervised manner -- to provide attention masks around, and reconstructions of, regions of images. We show that this model is capable of learning to decompose and represent challenging 3D scenes into semantically meaningful components, such as objects and background elements.","author":[{"dropping-particle":"","family":"Burgess","given":"Christopher P.","non-dropping-particle":"","parse-names":false,"suffix":""},{"dropping-particle":"","family":"Matthey","given":"Loic","non-dropping-particle":"","parse-names":false,"suffix":""},{"dropping-particle":"","family":"Watters","given":"Nicholas","non-dropping-particle":"","parse-names":false,"suffix":""},{"dropping-particle":"","family":"Kabra","given":"Rishabh","non-dropping-particle":"","parse-names":false,"suffix":""},{"dropping-particle":"","family":"Higgins","given":"Irina","non-dropping-particle":"","parse-names":false,"suffix":""},{"dropping-particle":"","family":"Botvinick","given":"Matt","non-dropping-particle":"","parse-names":false,"suffix":""},{"dropping-particle":"","family":"Lerchner","given":"Alexander","non-dropping-particle":"","parse-names":false,"suffix":""}],"id":"ITEM-3","issued":{"date-parts":[["2019"]]},"page":"1-22","title":"MONet: Unsupervised Scene Decomposition and Representation","type":"article-journal"},"uris":["http://www.mendeley.com/documents/?uuid=085f21af-8255-4970-a96a-d6147850414b"]}],"mendeley":{"formattedCitation":"(Burgess et al., 2019; Greff et al., 2019; Watters et al., 2019)","plainTextFormattedCitation":"(Burgess et al., 2019; Greff et al., 2019; Watters et al., 2019)","previouslyFormattedCitation":"(Burgess et al., 2019; Greff et al., 2019; Watters et al., 2019)"},"properties":{"noteIndex":0},"schema":"https://github.com/citation-style-language/schema/raw/master/csl-citation.json"}</w:instrText>
      </w:r>
      <w:r w:rsidRPr="00EF58AD">
        <w:rPr>
          <w:rFonts w:ascii="Calibri" w:eastAsia="Calibri" w:hAnsi="Calibri" w:cs="Times New Roman"/>
        </w:rPr>
        <w:fldChar w:fldCharType="separate"/>
      </w:r>
      <w:r w:rsidRPr="00EF58AD">
        <w:rPr>
          <w:rFonts w:ascii="Calibri" w:eastAsia="Calibri" w:hAnsi="Calibri" w:cs="Times New Roman"/>
          <w:noProof/>
        </w:rPr>
        <w:t>(Burgess et al., 2019; Greff et al., 2019; Watters et al., 2019)</w:t>
      </w:r>
      <w:r w:rsidRPr="00EF58AD">
        <w:rPr>
          <w:rFonts w:ascii="Calibri" w:eastAsia="Calibri" w:hAnsi="Calibri" w:cs="Times New Roman"/>
        </w:rPr>
        <w:fldChar w:fldCharType="end"/>
      </w:r>
      <w:r w:rsidRPr="00EF58AD">
        <w:rPr>
          <w:rFonts w:ascii="Calibri" w:eastAsia="Calibri" w:hAnsi="Calibri" w:cs="Times New Roman"/>
        </w:rPr>
        <w:t xml:space="preserve"> </w:t>
      </w:r>
      <w:r>
        <w:rPr>
          <w:rFonts w:ascii="Calibri" w:eastAsia="Calibri" w:hAnsi="Calibri" w:cs="Times New Roman"/>
        </w:rPr>
        <w:t>is discussed in RL literature</w:t>
      </w:r>
      <w:r w:rsidRPr="00EF58AD">
        <w:rPr>
          <w:rFonts w:ascii="Calibri" w:eastAsia="Calibri" w:hAnsi="Calibri" w:cs="Times New Roman"/>
        </w:rPr>
        <w:t>. Unsupervised learning can allow NN to capture more accurate representation with increasing training</w:t>
      </w:r>
      <w:r>
        <w:rPr>
          <w:rFonts w:ascii="Calibri" w:eastAsia="Calibri" w:hAnsi="Calibri" w:cs="Times New Roman"/>
        </w:rPr>
        <w:t>.</w:t>
      </w:r>
    </w:p>
    <w:p w14:paraId="1CA1A29F" w14:textId="3ADA957A" w:rsidR="002558C0" w:rsidRDefault="002558C0" w:rsidP="002558C0">
      <w:pPr>
        <w:spacing w:line="256" w:lineRule="auto"/>
        <w:jc w:val="both"/>
        <w:rPr>
          <w:rFonts w:ascii="Calibri" w:eastAsia="Calibri" w:hAnsi="Calibri" w:cs="Times New Roman"/>
        </w:rPr>
      </w:pPr>
      <w:r w:rsidRPr="005C07B7">
        <w:rPr>
          <w:rFonts w:ascii="Calibri" w:eastAsia="Calibri" w:hAnsi="Calibri" w:cs="Times New Roman"/>
        </w:rPr>
        <w:t xml:space="preserve">We can combine RL and evolutionary methods </w:t>
      </w:r>
      <w:r>
        <w:rPr>
          <w:rFonts w:ascii="Calibri" w:eastAsia="Calibri" w:hAnsi="Calibri" w:cs="Times New Roman"/>
        </w:rPr>
        <w:t>–</w:t>
      </w:r>
      <w:r w:rsidRPr="005C07B7">
        <w:rPr>
          <w:rFonts w:ascii="Calibri" w:eastAsia="Calibri" w:hAnsi="Calibri" w:cs="Times New Roman"/>
        </w:rPr>
        <w:t xml:space="preserve"> the agents will generate knowledge in their lifetime with RL methods, and variations of the most successful agents will be passed on to next generations.</w:t>
      </w:r>
      <w:r>
        <w:rPr>
          <w:rFonts w:ascii="Calibri" w:eastAsia="Calibri" w:hAnsi="Calibri" w:cs="Times New Roman"/>
        </w:rPr>
        <w:t xml:space="preserve"> </w:t>
      </w:r>
      <w:r w:rsidRPr="005C07B7">
        <w:rPr>
          <w:rFonts w:ascii="Calibri" w:eastAsia="Calibri" w:hAnsi="Calibri" w:cs="Times New Roman"/>
        </w:rPr>
        <w:t xml:space="preserve">Upon generations of knowledge buildup, we can expect the agents to start figuring </w:t>
      </w:r>
      <w:r>
        <w:rPr>
          <w:rFonts w:ascii="Calibri" w:eastAsia="Calibri" w:hAnsi="Calibri" w:cs="Times New Roman"/>
        </w:rPr>
        <w:t xml:space="preserve">out </w:t>
      </w:r>
      <w:r w:rsidRPr="005C07B7">
        <w:rPr>
          <w:rFonts w:ascii="Calibri" w:eastAsia="Calibri" w:hAnsi="Calibri" w:cs="Times New Roman"/>
        </w:rPr>
        <w:t>novel approaches to solve given problem</w:t>
      </w:r>
      <w:r>
        <w:rPr>
          <w:rFonts w:ascii="Calibri" w:eastAsia="Calibri" w:hAnsi="Calibri" w:cs="Times New Roman"/>
        </w:rPr>
        <w:t>s</w:t>
      </w:r>
      <w:r w:rsidRPr="005C07B7">
        <w:rPr>
          <w:rFonts w:ascii="Calibri" w:eastAsia="Calibri" w:hAnsi="Calibri" w:cs="Times New Roman"/>
        </w:rPr>
        <w:t>, which'll be a kind of intelligence, although not human imitating.</w:t>
      </w:r>
    </w:p>
    <w:p w14:paraId="7279846F" w14:textId="77777777" w:rsidR="00815714" w:rsidRPr="002C2767" w:rsidRDefault="00815714" w:rsidP="002558C0">
      <w:pPr>
        <w:jc w:val="both"/>
      </w:pPr>
    </w:p>
    <w:p w14:paraId="127C809A" w14:textId="77777777" w:rsidR="002558C0" w:rsidRPr="00815714" w:rsidRDefault="002558C0" w:rsidP="002558C0">
      <w:pPr>
        <w:jc w:val="both"/>
        <w:rPr>
          <w:rFonts w:cstheme="minorHAnsi"/>
          <w:b/>
          <w:bCs/>
        </w:rPr>
      </w:pPr>
      <w:r w:rsidRPr="00815714">
        <w:rPr>
          <w:rFonts w:cstheme="minorHAnsi"/>
          <w:b/>
          <w:bCs/>
        </w:rPr>
        <w:t>Conclusion</w:t>
      </w:r>
    </w:p>
    <w:p w14:paraId="4D5E416D" w14:textId="77777777" w:rsidR="002558C0" w:rsidRDefault="002558C0" w:rsidP="002558C0">
      <w:pPr>
        <w:jc w:val="both"/>
      </w:pPr>
      <w:r>
        <w:t>With technologies like 'Neuralink', we're aiming to build physical connection between human and artificial systems. One day it might be possible for artificial agents to learn knowledge that is directly transferable with humans. Magnus Carlsen has gathered years of experience to become world champion in chess, perhaps one day the learnings can be suited and transferred to another human or artificial agent instantly. At the same time, it might be possible to suit and transfer objective approaching knowledge of artificial agents directly to humans – like transferring Alpha Zero's chess expertise directly to Carlsen. Agent-Human-Agent transferable knowledge can allow both humans and artificial agents to instantly build on top of each other’s knowledge to solve harder problems. That might lead to more and more objective approximation of causal relations of reality.</w:t>
      </w:r>
    </w:p>
    <w:p w14:paraId="4954D1A8" w14:textId="393991D0" w:rsidR="002558C0" w:rsidRDefault="002558C0" w:rsidP="005A708B">
      <w:pPr>
        <w:jc w:val="both"/>
      </w:pPr>
      <w:r>
        <w:t>At the same time, we can develop totally new kind of intelligence that tries to solve altogether different problems. It's not clear what'll be the use of such intelligence, but the opportunities demand exploration.</w:t>
      </w:r>
    </w:p>
    <w:p w14:paraId="650B91B4" w14:textId="709BAA4E" w:rsidR="003A080F" w:rsidRDefault="003A080F"/>
    <w:p w14:paraId="3B6C8288" w14:textId="39D16094" w:rsidR="003A080F" w:rsidRPr="003A080F" w:rsidRDefault="003A080F" w:rsidP="003A080F">
      <w:pPr>
        <w:widowControl w:val="0"/>
        <w:autoSpaceDE w:val="0"/>
        <w:autoSpaceDN w:val="0"/>
        <w:adjustRightInd w:val="0"/>
        <w:spacing w:line="240" w:lineRule="auto"/>
        <w:ind w:left="480" w:hanging="480"/>
        <w:rPr>
          <w:b/>
          <w:bCs/>
        </w:rPr>
      </w:pPr>
      <w:r w:rsidRPr="003A080F">
        <w:rPr>
          <w:b/>
          <w:bCs/>
        </w:rPr>
        <w:t>References</w:t>
      </w:r>
    </w:p>
    <w:p w14:paraId="490D7DBB" w14:textId="60171014" w:rsidR="00A95BD3" w:rsidRPr="00A95BD3" w:rsidRDefault="003A080F" w:rsidP="00A95BD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95BD3" w:rsidRPr="00A95BD3">
        <w:rPr>
          <w:rFonts w:ascii="Calibri" w:hAnsi="Calibri" w:cs="Calibri"/>
          <w:noProof/>
          <w:szCs w:val="24"/>
        </w:rPr>
        <w:t xml:space="preserve">Abbeel, P., &amp; Ng, A. Y. (2004). Apprenticeship learning via inverse reinforcement learning. </w:t>
      </w:r>
      <w:r w:rsidR="00A95BD3" w:rsidRPr="00A95BD3">
        <w:rPr>
          <w:rFonts w:ascii="Calibri" w:hAnsi="Calibri" w:cs="Calibri"/>
          <w:i/>
          <w:iCs/>
          <w:noProof/>
          <w:szCs w:val="24"/>
        </w:rPr>
        <w:t>Proceedings, Twenty-First International Conference on Machine Learning, ICML 2004</w:t>
      </w:r>
      <w:r w:rsidR="00A95BD3" w:rsidRPr="00A95BD3">
        <w:rPr>
          <w:rFonts w:ascii="Calibri" w:hAnsi="Calibri" w:cs="Calibri"/>
          <w:noProof/>
          <w:szCs w:val="24"/>
        </w:rPr>
        <w:t xml:space="preserve">, </w:t>
      </w:r>
      <w:r w:rsidR="00A95BD3" w:rsidRPr="00A95BD3">
        <w:rPr>
          <w:rFonts w:ascii="Calibri" w:hAnsi="Calibri" w:cs="Calibri"/>
          <w:i/>
          <w:iCs/>
          <w:noProof/>
          <w:szCs w:val="24"/>
        </w:rPr>
        <w:t>346</w:t>
      </w:r>
      <w:r w:rsidR="00A95BD3" w:rsidRPr="00A95BD3">
        <w:rPr>
          <w:rFonts w:ascii="Calibri" w:hAnsi="Calibri" w:cs="Calibri"/>
          <w:noProof/>
          <w:szCs w:val="24"/>
        </w:rPr>
        <w:t>, 1–8. https://doi.org/10.1145/1015330.1015430</w:t>
      </w:r>
    </w:p>
    <w:p w14:paraId="259D3B23"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Battaglia, P. W., Hamrick, J. B., Bapst, V., Sanchez-Gonzalez, A., Zambaldi, V., Malinowski, M., Tacchetti, A., Raposo, D., Santoro, A., Faulkner, R., Gulcehre, C., Song, F., Ballard, A., Gilmer, J., Dahl, G., Vaswani, A., Allen, K., Nash, C., Langston, V., … Pascanu, R. (2018). </w:t>
      </w:r>
      <w:r w:rsidRPr="00A95BD3">
        <w:rPr>
          <w:rFonts w:ascii="Calibri" w:hAnsi="Calibri" w:cs="Calibri"/>
          <w:i/>
          <w:iCs/>
          <w:noProof/>
          <w:szCs w:val="24"/>
        </w:rPr>
        <w:t>Relational inductive biases, deep learning, and graph networks</w:t>
      </w:r>
      <w:r w:rsidRPr="00A95BD3">
        <w:rPr>
          <w:rFonts w:ascii="Calibri" w:hAnsi="Calibri" w:cs="Calibri"/>
          <w:noProof/>
          <w:szCs w:val="24"/>
        </w:rPr>
        <w:t>. 1–40. http://arxiv.org/abs/1806.01261</w:t>
      </w:r>
    </w:p>
    <w:p w14:paraId="1BF27D24"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Burgess, C. P., Matthey, L., Watters, N., Kabra, R., Higgins, I., Botvinick, M., &amp; Lerchner, A. (2019). </w:t>
      </w:r>
      <w:r w:rsidRPr="00A95BD3">
        <w:rPr>
          <w:rFonts w:ascii="Calibri" w:hAnsi="Calibri" w:cs="Calibri"/>
          <w:i/>
          <w:iCs/>
          <w:noProof/>
          <w:szCs w:val="24"/>
        </w:rPr>
        <w:t>MONet: Unsupervised Scene Decomposition and Representation</w:t>
      </w:r>
      <w:r w:rsidRPr="00A95BD3">
        <w:rPr>
          <w:rFonts w:ascii="Calibri" w:hAnsi="Calibri" w:cs="Calibri"/>
          <w:noProof/>
          <w:szCs w:val="24"/>
        </w:rPr>
        <w:t>. 1–22. http://arxiv.org/abs/1901.11390</w:t>
      </w:r>
    </w:p>
    <w:p w14:paraId="40B7963C"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Espeholt, L., Soyer, H., Munos, R., Simonyan, K., Mnih, V., Ward, T., Yotam, B., Vlad, F., Tim, H., Dunning, I., Legg, S., &amp; Kavukcuoglu, K. (2018). IMPALA: Scalable Distributed Deep-RL with Importance Weighted Actor-Learner Architectures. </w:t>
      </w:r>
      <w:r w:rsidRPr="00A95BD3">
        <w:rPr>
          <w:rFonts w:ascii="Calibri" w:hAnsi="Calibri" w:cs="Calibri"/>
          <w:i/>
          <w:iCs/>
          <w:noProof/>
          <w:szCs w:val="24"/>
        </w:rPr>
        <w:t>35th International Conference on Machine Learning, ICML 2018</w:t>
      </w:r>
      <w:r w:rsidRPr="00A95BD3">
        <w:rPr>
          <w:rFonts w:ascii="Calibri" w:hAnsi="Calibri" w:cs="Calibri"/>
          <w:noProof/>
          <w:szCs w:val="24"/>
        </w:rPr>
        <w:t>.</w:t>
      </w:r>
    </w:p>
    <w:p w14:paraId="5E0B5290"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Graves, A., Wayne, G., Reynolds, M., Harley, T., Danihelka, I., Grabska-Barwińska, A., Colmenarejo, S. G., </w:t>
      </w:r>
      <w:r w:rsidRPr="00A95BD3">
        <w:rPr>
          <w:rFonts w:ascii="Calibri" w:hAnsi="Calibri" w:cs="Calibri"/>
          <w:noProof/>
          <w:szCs w:val="24"/>
        </w:rPr>
        <w:lastRenderedPageBreak/>
        <w:t xml:space="preserve">Grefenstette, E., Ramalho, T., Agapiou, J., Badia, A. P., Hermann, K. M., Zwols, Y., Ostrovski, G., Cain, A., King, H., Summerfield, C., Blunsom, P., Kavukcuoglu, K., &amp; Hassabis, D. (2016). Hybrid computing using a neural network with dynamic external memory. </w:t>
      </w:r>
      <w:r w:rsidRPr="00A95BD3">
        <w:rPr>
          <w:rFonts w:ascii="Calibri" w:hAnsi="Calibri" w:cs="Calibri"/>
          <w:i/>
          <w:iCs/>
          <w:noProof/>
          <w:szCs w:val="24"/>
        </w:rPr>
        <w:t>Nature</w:t>
      </w:r>
      <w:r w:rsidRPr="00A95BD3">
        <w:rPr>
          <w:rFonts w:ascii="Calibri" w:hAnsi="Calibri" w:cs="Calibri"/>
          <w:noProof/>
          <w:szCs w:val="24"/>
        </w:rPr>
        <w:t xml:space="preserve">, </w:t>
      </w:r>
      <w:r w:rsidRPr="00A95BD3">
        <w:rPr>
          <w:rFonts w:ascii="Calibri" w:hAnsi="Calibri" w:cs="Calibri"/>
          <w:i/>
          <w:iCs/>
          <w:noProof/>
          <w:szCs w:val="24"/>
        </w:rPr>
        <w:t>538</w:t>
      </w:r>
      <w:r w:rsidRPr="00A95BD3">
        <w:rPr>
          <w:rFonts w:ascii="Calibri" w:hAnsi="Calibri" w:cs="Calibri"/>
          <w:noProof/>
          <w:szCs w:val="24"/>
        </w:rPr>
        <w:t>(7626), 471–476. https://doi.org/10.1038/nature20101</w:t>
      </w:r>
    </w:p>
    <w:p w14:paraId="736B4530"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Greff, K., Lopez, R., Rishabh, K., Nick, K., Chris, W., Daniel, B., Matthey, L., Botvinick, M., &amp; Lerchner, A. (2019). </w:t>
      </w:r>
      <w:r w:rsidRPr="00A95BD3">
        <w:rPr>
          <w:rFonts w:ascii="Calibri" w:hAnsi="Calibri" w:cs="Calibri"/>
          <w:i/>
          <w:iCs/>
          <w:noProof/>
          <w:szCs w:val="24"/>
        </w:rPr>
        <w:t>Multi-Object Representation Learning with Iterative Variational Inference</w:t>
      </w:r>
      <w:r w:rsidRPr="00A95BD3">
        <w:rPr>
          <w:rFonts w:ascii="Calibri" w:hAnsi="Calibri" w:cs="Calibri"/>
          <w:noProof/>
          <w:szCs w:val="24"/>
        </w:rPr>
        <w:t>.</w:t>
      </w:r>
    </w:p>
    <w:p w14:paraId="754A2B56"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Huth, A. G., De Heer, W. A., Griffiths, T. L., Theunissen, F. E., &amp; Gallant, J. L. (2016). Natural speech reveals the semantic maps that tile human cerebral cortex. </w:t>
      </w:r>
      <w:r w:rsidRPr="00A95BD3">
        <w:rPr>
          <w:rFonts w:ascii="Calibri" w:hAnsi="Calibri" w:cs="Calibri"/>
          <w:i/>
          <w:iCs/>
          <w:noProof/>
          <w:szCs w:val="24"/>
        </w:rPr>
        <w:t>Nature</w:t>
      </w:r>
      <w:r w:rsidRPr="00A95BD3">
        <w:rPr>
          <w:rFonts w:ascii="Calibri" w:hAnsi="Calibri" w:cs="Calibri"/>
          <w:noProof/>
          <w:szCs w:val="24"/>
        </w:rPr>
        <w:t xml:space="preserve">, </w:t>
      </w:r>
      <w:r w:rsidRPr="00A95BD3">
        <w:rPr>
          <w:rFonts w:ascii="Calibri" w:hAnsi="Calibri" w:cs="Calibri"/>
          <w:i/>
          <w:iCs/>
          <w:noProof/>
          <w:szCs w:val="24"/>
        </w:rPr>
        <w:t>532</w:t>
      </w:r>
      <w:r w:rsidRPr="00A95BD3">
        <w:rPr>
          <w:rFonts w:ascii="Calibri" w:hAnsi="Calibri" w:cs="Calibri"/>
          <w:noProof/>
          <w:szCs w:val="24"/>
        </w:rPr>
        <w:t>(7600), 453–458. https://doi.org/10.1038/nature17637</w:t>
      </w:r>
    </w:p>
    <w:p w14:paraId="396D6779"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Jiang, J., Dun, C., Huang, T., &amp; Lu, Z. (2018). </w:t>
      </w:r>
      <w:r w:rsidRPr="00A95BD3">
        <w:rPr>
          <w:rFonts w:ascii="Calibri" w:hAnsi="Calibri" w:cs="Calibri"/>
          <w:i/>
          <w:iCs/>
          <w:noProof/>
          <w:szCs w:val="24"/>
        </w:rPr>
        <w:t>Graph Convolutional Reinforcement Learning</w:t>
      </w:r>
      <w:r w:rsidRPr="00A95BD3">
        <w:rPr>
          <w:rFonts w:ascii="Calibri" w:hAnsi="Calibri" w:cs="Calibri"/>
          <w:noProof/>
          <w:szCs w:val="24"/>
        </w:rPr>
        <w:t>. 1–13. http://arxiv.org/abs/1810.09202</w:t>
      </w:r>
    </w:p>
    <w:p w14:paraId="35274FB8"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Littman, M. L., Sutton, R. S., &amp; Singh, S. (2002). Predictive representations of state. </w:t>
      </w:r>
      <w:r w:rsidRPr="00A95BD3">
        <w:rPr>
          <w:rFonts w:ascii="Calibri" w:hAnsi="Calibri" w:cs="Calibri"/>
          <w:i/>
          <w:iCs/>
          <w:noProof/>
          <w:szCs w:val="24"/>
        </w:rPr>
        <w:t>Advances in Neural Information Processing Systems</w:t>
      </w:r>
      <w:r w:rsidRPr="00A95BD3">
        <w:rPr>
          <w:rFonts w:ascii="Calibri" w:hAnsi="Calibri" w:cs="Calibri"/>
          <w:noProof/>
          <w:szCs w:val="24"/>
        </w:rPr>
        <w:t>.</w:t>
      </w:r>
    </w:p>
    <w:p w14:paraId="402A199D"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Madjiheurem, S., &amp; Toni, L. (2020). Representation learning on graphs: A reinforcement learning application. </w:t>
      </w:r>
      <w:r w:rsidRPr="00A95BD3">
        <w:rPr>
          <w:rFonts w:ascii="Calibri" w:hAnsi="Calibri" w:cs="Calibri"/>
          <w:i/>
          <w:iCs/>
          <w:noProof/>
          <w:szCs w:val="24"/>
        </w:rPr>
        <w:t>AISTATS 2019 - 22nd International Conference on Artificial Intelligence and Statistics</w:t>
      </w:r>
      <w:r w:rsidRPr="00A95BD3">
        <w:rPr>
          <w:rFonts w:ascii="Calibri" w:hAnsi="Calibri" w:cs="Calibri"/>
          <w:noProof/>
          <w:szCs w:val="24"/>
        </w:rPr>
        <w:t>.</w:t>
      </w:r>
    </w:p>
    <w:p w14:paraId="2A2578B9"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Niekerk, B. Van, James, S., Earle, A., &amp; Rosman, B. (2019). </w:t>
      </w:r>
      <w:r w:rsidRPr="00A95BD3">
        <w:rPr>
          <w:rFonts w:ascii="Calibri" w:hAnsi="Calibri" w:cs="Calibri"/>
          <w:i/>
          <w:iCs/>
          <w:noProof/>
          <w:szCs w:val="24"/>
        </w:rPr>
        <w:t>Composing Value Functions in Reinforcement Learning</w:t>
      </w:r>
      <w:r w:rsidRPr="00A95BD3">
        <w:rPr>
          <w:rFonts w:ascii="Calibri" w:hAnsi="Calibri" w:cs="Calibri"/>
          <w:noProof/>
          <w:szCs w:val="24"/>
        </w:rPr>
        <w:t>.</w:t>
      </w:r>
    </w:p>
    <w:p w14:paraId="7A951F21"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Samuelson, L., &amp; Swinkels, J. (2006). Information, evolution and utility. </w:t>
      </w:r>
      <w:r w:rsidRPr="00A95BD3">
        <w:rPr>
          <w:rFonts w:ascii="Calibri" w:hAnsi="Calibri" w:cs="Calibri"/>
          <w:i/>
          <w:iCs/>
          <w:noProof/>
          <w:szCs w:val="24"/>
        </w:rPr>
        <w:t>Theoretical Economics</w:t>
      </w:r>
      <w:r w:rsidRPr="00A95BD3">
        <w:rPr>
          <w:rFonts w:ascii="Calibri" w:hAnsi="Calibri" w:cs="Calibri"/>
          <w:noProof/>
          <w:szCs w:val="24"/>
        </w:rPr>
        <w:t xml:space="preserve">, </w:t>
      </w:r>
      <w:r w:rsidRPr="00A95BD3">
        <w:rPr>
          <w:rFonts w:ascii="Calibri" w:hAnsi="Calibri" w:cs="Calibri"/>
          <w:i/>
          <w:iCs/>
          <w:noProof/>
          <w:szCs w:val="24"/>
        </w:rPr>
        <w:t>1</w:t>
      </w:r>
      <w:r w:rsidRPr="00A95BD3">
        <w:rPr>
          <w:rFonts w:ascii="Calibri" w:hAnsi="Calibri" w:cs="Calibri"/>
          <w:noProof/>
          <w:szCs w:val="24"/>
        </w:rPr>
        <w:t>(1), 119–142. https://econtheory.org/ojs/index.php/te/article/viewFile/20060119/452/16</w:t>
      </w:r>
    </w:p>
    <w:p w14:paraId="45D83198"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Saxe, A. M., Earle, A. C., &amp; Rosman, B. (2017). Hierarchy through composition with multitask LMDPS. </w:t>
      </w:r>
      <w:r w:rsidRPr="00A95BD3">
        <w:rPr>
          <w:rFonts w:ascii="Calibri" w:hAnsi="Calibri" w:cs="Calibri"/>
          <w:i/>
          <w:iCs/>
          <w:noProof/>
          <w:szCs w:val="24"/>
        </w:rPr>
        <w:t>34th International Conference on Machine Learning, ICML 2017</w:t>
      </w:r>
      <w:r w:rsidRPr="00A95BD3">
        <w:rPr>
          <w:rFonts w:ascii="Calibri" w:hAnsi="Calibri" w:cs="Calibri"/>
          <w:noProof/>
          <w:szCs w:val="24"/>
        </w:rPr>
        <w:t xml:space="preserve">, </w:t>
      </w:r>
      <w:r w:rsidRPr="00A95BD3">
        <w:rPr>
          <w:rFonts w:ascii="Calibri" w:hAnsi="Calibri" w:cs="Calibri"/>
          <w:i/>
          <w:iCs/>
          <w:noProof/>
          <w:szCs w:val="24"/>
        </w:rPr>
        <w:t>6</w:t>
      </w:r>
      <w:r w:rsidRPr="00A95BD3">
        <w:rPr>
          <w:rFonts w:ascii="Calibri" w:hAnsi="Calibri" w:cs="Calibri"/>
          <w:noProof/>
          <w:szCs w:val="24"/>
        </w:rPr>
        <w:t>, 4616–4629.</w:t>
      </w:r>
    </w:p>
    <w:p w14:paraId="11F370C2"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Singh, S., Lewis, R. L., Barto, A. G., &amp; Sorg, J. (2010). Intrinsically Motivated Reinforcement Learning: An Evolutionary Perspective. </w:t>
      </w:r>
      <w:r w:rsidRPr="00A95BD3">
        <w:rPr>
          <w:rFonts w:ascii="Calibri" w:hAnsi="Calibri" w:cs="Calibri"/>
          <w:i/>
          <w:iCs/>
          <w:noProof/>
          <w:szCs w:val="24"/>
        </w:rPr>
        <w:t>IEEE Transactions on Autonomous Mental Development</w:t>
      </w:r>
      <w:r w:rsidRPr="00A95BD3">
        <w:rPr>
          <w:rFonts w:ascii="Calibri" w:hAnsi="Calibri" w:cs="Calibri"/>
          <w:noProof/>
          <w:szCs w:val="24"/>
        </w:rPr>
        <w:t xml:space="preserve">, </w:t>
      </w:r>
      <w:r w:rsidRPr="00A95BD3">
        <w:rPr>
          <w:rFonts w:ascii="Calibri" w:hAnsi="Calibri" w:cs="Calibri"/>
          <w:i/>
          <w:iCs/>
          <w:noProof/>
          <w:szCs w:val="24"/>
        </w:rPr>
        <w:t>2</w:t>
      </w:r>
      <w:r w:rsidRPr="00A95BD3">
        <w:rPr>
          <w:rFonts w:ascii="Calibri" w:hAnsi="Calibri" w:cs="Calibri"/>
          <w:noProof/>
          <w:szCs w:val="24"/>
        </w:rPr>
        <w:t>(2), 70–82. https://doi.org/10.1109/TAMD.2010.2051031</w:t>
      </w:r>
    </w:p>
    <w:p w14:paraId="43398277"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Skinner, B. F., &amp; Hull, C. L. (1944). Principles of Behavior. </w:t>
      </w:r>
      <w:r w:rsidRPr="00A95BD3">
        <w:rPr>
          <w:rFonts w:ascii="Calibri" w:hAnsi="Calibri" w:cs="Calibri"/>
          <w:i/>
          <w:iCs/>
          <w:noProof/>
          <w:szCs w:val="24"/>
        </w:rPr>
        <w:t>The American Journal of Psychology</w:t>
      </w:r>
      <w:r w:rsidRPr="00A95BD3">
        <w:rPr>
          <w:rFonts w:ascii="Calibri" w:hAnsi="Calibri" w:cs="Calibri"/>
          <w:noProof/>
          <w:szCs w:val="24"/>
        </w:rPr>
        <w:t xml:space="preserve">, </w:t>
      </w:r>
      <w:r w:rsidRPr="00A95BD3">
        <w:rPr>
          <w:rFonts w:ascii="Calibri" w:hAnsi="Calibri" w:cs="Calibri"/>
          <w:i/>
          <w:iCs/>
          <w:noProof/>
          <w:szCs w:val="24"/>
        </w:rPr>
        <w:t>57</w:t>
      </w:r>
      <w:r w:rsidRPr="00A95BD3">
        <w:rPr>
          <w:rFonts w:ascii="Calibri" w:hAnsi="Calibri" w:cs="Calibri"/>
          <w:noProof/>
          <w:szCs w:val="24"/>
        </w:rPr>
        <w:t>(2), 276. https://doi.org/10.2307/1416955</w:t>
      </w:r>
    </w:p>
    <w:p w14:paraId="104EEDB8"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Sutton, R. S., Rafols, E. J., &amp; Koop, A. (2005). </w:t>
      </w:r>
      <w:r w:rsidRPr="00A95BD3">
        <w:rPr>
          <w:rFonts w:ascii="Calibri" w:hAnsi="Calibri" w:cs="Calibri"/>
          <w:i/>
          <w:iCs/>
          <w:noProof/>
          <w:szCs w:val="24"/>
        </w:rPr>
        <w:t>Temporal Abstraction in TD Networks</w:t>
      </w:r>
      <w:r w:rsidRPr="00A95BD3">
        <w:rPr>
          <w:rFonts w:ascii="Calibri" w:hAnsi="Calibri" w:cs="Calibri"/>
          <w:noProof/>
          <w:szCs w:val="24"/>
        </w:rPr>
        <w:t>.</w:t>
      </w:r>
    </w:p>
    <w:p w14:paraId="3F026131"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szCs w:val="24"/>
        </w:rPr>
      </w:pPr>
      <w:r w:rsidRPr="00A95BD3">
        <w:rPr>
          <w:rFonts w:ascii="Calibri" w:hAnsi="Calibri" w:cs="Calibri"/>
          <w:noProof/>
          <w:szCs w:val="24"/>
        </w:rPr>
        <w:t xml:space="preserve">Watters, N., Matthey, L., Bosnjak, M., Burgess, C. P., &amp; Lerchner, A. (2019). </w:t>
      </w:r>
      <w:r w:rsidRPr="00A95BD3">
        <w:rPr>
          <w:rFonts w:ascii="Calibri" w:hAnsi="Calibri" w:cs="Calibri"/>
          <w:i/>
          <w:iCs/>
          <w:noProof/>
          <w:szCs w:val="24"/>
        </w:rPr>
        <w:t>COBRA: Data-Efficient Model-Based RL through Unsupervised Object Discovery and Curiosity-Driven Exploration</w:t>
      </w:r>
      <w:r w:rsidRPr="00A95BD3">
        <w:rPr>
          <w:rFonts w:ascii="Calibri" w:hAnsi="Calibri" w:cs="Calibri"/>
          <w:noProof/>
          <w:szCs w:val="24"/>
        </w:rPr>
        <w:t>. 1–24. http://arxiv.org/abs/1905.09275</w:t>
      </w:r>
    </w:p>
    <w:p w14:paraId="59577B3A" w14:textId="77777777" w:rsidR="00A95BD3" w:rsidRPr="00A95BD3" w:rsidRDefault="00A95BD3" w:rsidP="00A95BD3">
      <w:pPr>
        <w:widowControl w:val="0"/>
        <w:autoSpaceDE w:val="0"/>
        <w:autoSpaceDN w:val="0"/>
        <w:adjustRightInd w:val="0"/>
        <w:spacing w:line="240" w:lineRule="auto"/>
        <w:ind w:left="480" w:hanging="480"/>
        <w:rPr>
          <w:rFonts w:ascii="Calibri" w:hAnsi="Calibri" w:cs="Calibri"/>
          <w:noProof/>
        </w:rPr>
      </w:pPr>
      <w:r w:rsidRPr="00A95BD3">
        <w:rPr>
          <w:rFonts w:ascii="Calibri" w:hAnsi="Calibri" w:cs="Calibri"/>
          <w:noProof/>
          <w:szCs w:val="24"/>
        </w:rPr>
        <w:t xml:space="preserve">White, A. (2015). </w:t>
      </w:r>
      <w:r w:rsidRPr="00A95BD3">
        <w:rPr>
          <w:rFonts w:ascii="Calibri" w:hAnsi="Calibri" w:cs="Calibri"/>
          <w:i/>
          <w:iCs/>
          <w:noProof/>
          <w:szCs w:val="24"/>
        </w:rPr>
        <w:t>Developing a predictive approach to knowledge</w:t>
      </w:r>
      <w:r w:rsidRPr="00A95BD3">
        <w:rPr>
          <w:rFonts w:ascii="Calibri" w:hAnsi="Calibri" w:cs="Calibri"/>
          <w:noProof/>
          <w:szCs w:val="24"/>
        </w:rPr>
        <w:t>.</w:t>
      </w:r>
    </w:p>
    <w:p w14:paraId="7345CEFB" w14:textId="23194BBC" w:rsidR="003A080F" w:rsidRDefault="003A080F" w:rsidP="002558C0">
      <w:r>
        <w:fldChar w:fldCharType="end"/>
      </w:r>
    </w:p>
    <w:sectPr w:rsidR="003A08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2C6A2D"/>
    <w:multiLevelType w:val="hybridMultilevel"/>
    <w:tmpl w:val="0CB6E0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1478"/>
    <w:rsid w:val="00080170"/>
    <w:rsid w:val="000C1AC8"/>
    <w:rsid w:val="002558C0"/>
    <w:rsid w:val="00270F24"/>
    <w:rsid w:val="0029253F"/>
    <w:rsid w:val="002C2767"/>
    <w:rsid w:val="002F4389"/>
    <w:rsid w:val="003A080F"/>
    <w:rsid w:val="003C725F"/>
    <w:rsid w:val="004528EC"/>
    <w:rsid w:val="00461478"/>
    <w:rsid w:val="004E054B"/>
    <w:rsid w:val="00506D49"/>
    <w:rsid w:val="005501BA"/>
    <w:rsid w:val="005A708B"/>
    <w:rsid w:val="005D39B7"/>
    <w:rsid w:val="006521FC"/>
    <w:rsid w:val="006A1C88"/>
    <w:rsid w:val="00815714"/>
    <w:rsid w:val="008217F5"/>
    <w:rsid w:val="00825FBA"/>
    <w:rsid w:val="0083289D"/>
    <w:rsid w:val="00892EEC"/>
    <w:rsid w:val="009E1612"/>
    <w:rsid w:val="00A141F9"/>
    <w:rsid w:val="00A51798"/>
    <w:rsid w:val="00A95BD3"/>
    <w:rsid w:val="00B619EA"/>
    <w:rsid w:val="00B8675B"/>
    <w:rsid w:val="00BB790F"/>
    <w:rsid w:val="00BF2779"/>
    <w:rsid w:val="00C11163"/>
    <w:rsid w:val="00C1778B"/>
    <w:rsid w:val="00CE07ED"/>
    <w:rsid w:val="00D028E5"/>
    <w:rsid w:val="00DB71C7"/>
    <w:rsid w:val="00DC1951"/>
    <w:rsid w:val="00DC5131"/>
    <w:rsid w:val="00E702D8"/>
    <w:rsid w:val="00E85667"/>
    <w:rsid w:val="00F4141A"/>
    <w:rsid w:val="00F763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7CF70"/>
  <w15:chartTrackingRefBased/>
  <w15:docId w15:val="{2D3EFE80-36BD-42B6-AB48-81C4227F5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27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971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02CFDE-6C6D-452D-B037-8EA8B5EF3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6</Pages>
  <Words>9586</Words>
  <Characters>54644</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zid Hassan</dc:creator>
  <cp:keywords/>
  <dc:description/>
  <cp:lastModifiedBy>Sunzid Hassan</cp:lastModifiedBy>
  <cp:revision>22</cp:revision>
  <dcterms:created xsi:type="dcterms:W3CDTF">2020-08-06T07:42:00Z</dcterms:created>
  <dcterms:modified xsi:type="dcterms:W3CDTF">2020-08-09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3ca639-f26a-37ff-b355-04c9f985da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